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39E78D" w14:textId="1281A039" w:rsidR="00CA7362" w:rsidRDefault="00CA7362" w:rsidP="00CA7362">
      <w:pPr>
        <w:spacing w:line="360" w:lineRule="auto"/>
        <w:rPr>
          <w:sz w:val="22"/>
          <w:szCs w:val="22"/>
        </w:rPr>
      </w:pPr>
      <w:r>
        <w:rPr>
          <w:sz w:val="22"/>
          <w:szCs w:val="22"/>
        </w:rPr>
        <w:t xml:space="preserve">Previously, pitch pine studies </w:t>
      </w:r>
      <w:ins w:id="0" w:author="Smith, Nick" w:date="2021-06-23T10:25:00Z">
        <w:r w:rsidR="00C57EA1">
          <w:rPr>
            <w:sz w:val="22"/>
            <w:szCs w:val="22"/>
          </w:rPr>
          <w:t xml:space="preserve">have </w:t>
        </w:r>
      </w:ins>
      <w:r w:rsidR="00935094">
        <w:rPr>
          <w:sz w:val="22"/>
          <w:szCs w:val="22"/>
        </w:rPr>
        <w:t>emphasize</w:t>
      </w:r>
      <w:ins w:id="1" w:author="Smith, Nick" w:date="2021-06-23T10:25:00Z">
        <w:r w:rsidR="00C57EA1">
          <w:rPr>
            <w:sz w:val="22"/>
            <w:szCs w:val="22"/>
          </w:rPr>
          <w:t>d</w:t>
        </w:r>
      </w:ins>
      <w:r w:rsidR="00935094">
        <w:rPr>
          <w:sz w:val="22"/>
          <w:szCs w:val="22"/>
        </w:rPr>
        <w:t xml:space="preserve"> the influence of </w:t>
      </w:r>
      <w:r w:rsidRPr="003757BC">
        <w:rPr>
          <w:sz w:val="22"/>
          <w:szCs w:val="22"/>
        </w:rPr>
        <w:t>natural fire (</w:t>
      </w:r>
      <w:proofErr w:type="spellStart"/>
      <w:r w:rsidRPr="003757BC">
        <w:rPr>
          <w:sz w:val="22"/>
          <w:szCs w:val="22"/>
        </w:rPr>
        <w:t>Foereid</w:t>
      </w:r>
      <w:proofErr w:type="spellEnd"/>
      <w:r w:rsidRPr="003757BC">
        <w:rPr>
          <w:sz w:val="22"/>
          <w:szCs w:val="22"/>
        </w:rPr>
        <w:t xml:space="preserve"> </w:t>
      </w:r>
      <w:r w:rsidRPr="003757BC">
        <w:rPr>
          <w:i/>
          <w:iCs/>
          <w:sz w:val="22"/>
          <w:szCs w:val="22"/>
        </w:rPr>
        <w:t>et al.</w:t>
      </w:r>
      <w:r w:rsidRPr="003757BC">
        <w:rPr>
          <w:sz w:val="22"/>
          <w:szCs w:val="22"/>
        </w:rPr>
        <w:t xml:space="preserve"> 2015), anthropogenic controlled burns (Carlo </w:t>
      </w:r>
      <w:r w:rsidRPr="003757BC">
        <w:rPr>
          <w:i/>
          <w:iCs/>
          <w:sz w:val="22"/>
          <w:szCs w:val="22"/>
        </w:rPr>
        <w:t xml:space="preserve">et al. </w:t>
      </w:r>
      <w:r w:rsidRPr="003757BC">
        <w:rPr>
          <w:sz w:val="22"/>
          <w:szCs w:val="22"/>
        </w:rPr>
        <w:t xml:space="preserve">2016) and opening of canopies (Neill </w:t>
      </w:r>
      <w:r w:rsidRPr="003757BC">
        <w:rPr>
          <w:i/>
          <w:iCs/>
          <w:sz w:val="22"/>
          <w:szCs w:val="22"/>
        </w:rPr>
        <w:t xml:space="preserve">et al. </w:t>
      </w:r>
      <w:r w:rsidRPr="003757BC">
        <w:rPr>
          <w:sz w:val="22"/>
          <w:szCs w:val="22"/>
        </w:rPr>
        <w:t xml:space="preserve">2007). </w:t>
      </w:r>
      <w:r>
        <w:rPr>
          <w:sz w:val="22"/>
          <w:szCs w:val="22"/>
        </w:rPr>
        <w:t>Here,</w:t>
      </w:r>
      <w:r w:rsidRPr="003757BC">
        <w:rPr>
          <w:sz w:val="22"/>
          <w:szCs w:val="22"/>
        </w:rPr>
        <w:t xml:space="preserve"> </w:t>
      </w:r>
      <w:r>
        <w:rPr>
          <w:sz w:val="22"/>
          <w:szCs w:val="22"/>
        </w:rPr>
        <w:t xml:space="preserve">in addition to fire history, </w:t>
      </w:r>
      <w:r w:rsidRPr="003757BC">
        <w:rPr>
          <w:sz w:val="22"/>
          <w:szCs w:val="22"/>
        </w:rPr>
        <w:t xml:space="preserve">we </w:t>
      </w:r>
      <w:r>
        <w:rPr>
          <w:sz w:val="22"/>
          <w:szCs w:val="22"/>
        </w:rPr>
        <w:t xml:space="preserve">examine </w:t>
      </w:r>
      <w:commentRangeStart w:id="2"/>
      <w:del w:id="3" w:author="Smith, Nick" w:date="2021-06-23T10:25:00Z">
        <w:r w:rsidDel="00C57EA1">
          <w:rPr>
            <w:sz w:val="22"/>
            <w:szCs w:val="22"/>
          </w:rPr>
          <w:delText>e</w:delText>
        </w:r>
        <w:r w:rsidRPr="003757BC" w:rsidDel="00C57EA1">
          <w:rPr>
            <w:sz w:val="22"/>
            <w:szCs w:val="22"/>
          </w:rPr>
          <w:delText xml:space="preserve">levation and </w:delText>
        </w:r>
      </w:del>
      <w:r w:rsidRPr="003757BC">
        <w:rPr>
          <w:sz w:val="22"/>
          <w:szCs w:val="22"/>
        </w:rPr>
        <w:t>topography</w:t>
      </w:r>
      <w:commentRangeEnd w:id="2"/>
      <w:r w:rsidR="00C57EA1">
        <w:rPr>
          <w:rStyle w:val="CommentReference"/>
        </w:rPr>
        <w:commentReference w:id="2"/>
      </w:r>
      <w:r>
        <w:rPr>
          <w:sz w:val="22"/>
          <w:szCs w:val="22"/>
        </w:rPr>
        <w:t>,</w:t>
      </w:r>
      <w:r w:rsidRPr="003757BC">
        <w:rPr>
          <w:sz w:val="22"/>
          <w:szCs w:val="22"/>
        </w:rPr>
        <w:t xml:space="preserve"> </w:t>
      </w:r>
      <w:ins w:id="4" w:author="Smith, Nick" w:date="2021-06-23T10:25:00Z">
        <w:r w:rsidR="00C57EA1">
          <w:rPr>
            <w:sz w:val="22"/>
            <w:szCs w:val="22"/>
          </w:rPr>
          <w:t xml:space="preserve">which is </w:t>
        </w:r>
      </w:ins>
      <w:r>
        <w:rPr>
          <w:sz w:val="22"/>
          <w:szCs w:val="22"/>
        </w:rPr>
        <w:t>known</w:t>
      </w:r>
      <w:r w:rsidRPr="003757BC">
        <w:rPr>
          <w:sz w:val="22"/>
          <w:szCs w:val="22"/>
        </w:rPr>
        <w:t xml:space="preserve"> to be </w:t>
      </w:r>
      <w:ins w:id="5" w:author="Smith, Nick" w:date="2021-06-23T10:25:00Z">
        <w:r w:rsidR="00C57EA1">
          <w:rPr>
            <w:sz w:val="22"/>
            <w:szCs w:val="22"/>
          </w:rPr>
          <w:t xml:space="preserve">an </w:t>
        </w:r>
      </w:ins>
      <w:r w:rsidRPr="003757BC">
        <w:rPr>
          <w:sz w:val="22"/>
          <w:szCs w:val="22"/>
        </w:rPr>
        <w:t xml:space="preserve">important </w:t>
      </w:r>
      <w:del w:id="6" w:author="Smith, Nick" w:date="2021-06-23T10:26:00Z">
        <w:r w:rsidRPr="003757BC" w:rsidDel="00C57EA1">
          <w:rPr>
            <w:sz w:val="22"/>
            <w:szCs w:val="22"/>
          </w:rPr>
          <w:delText>factors</w:delText>
        </w:r>
      </w:del>
      <w:ins w:id="7" w:author="Smith, Nick" w:date="2021-06-23T10:26:00Z">
        <w:r w:rsidR="00C57EA1">
          <w:rPr>
            <w:sz w:val="22"/>
            <w:szCs w:val="22"/>
          </w:rPr>
          <w:t>control over</w:t>
        </w:r>
      </w:ins>
      <w:r w:rsidRPr="003757BC">
        <w:rPr>
          <w:sz w:val="22"/>
          <w:szCs w:val="22"/>
        </w:rPr>
        <w:t xml:space="preserve"> </w:t>
      </w:r>
      <w:del w:id="8" w:author="Smith, Nick" w:date="2021-06-23T10:27:00Z">
        <w:r w:rsidRPr="003757BC" w:rsidDel="00C57EA1">
          <w:rPr>
            <w:sz w:val="22"/>
            <w:szCs w:val="22"/>
          </w:rPr>
          <w:delText xml:space="preserve">in the dominance of </w:delText>
        </w:r>
      </w:del>
      <w:r w:rsidRPr="003757BC">
        <w:rPr>
          <w:sz w:val="22"/>
          <w:szCs w:val="22"/>
        </w:rPr>
        <w:t xml:space="preserve">pitch pine </w:t>
      </w:r>
      <w:del w:id="9" w:author="Smith, Nick" w:date="2021-06-23T10:27:00Z">
        <w:r w:rsidRPr="003757BC" w:rsidDel="00C57EA1">
          <w:rPr>
            <w:sz w:val="22"/>
            <w:szCs w:val="22"/>
          </w:rPr>
          <w:delText xml:space="preserve">barrens </w:delText>
        </w:r>
      </w:del>
      <w:ins w:id="10" w:author="Smith, Nick" w:date="2021-06-23T10:27:00Z">
        <w:r w:rsidR="00C57EA1">
          <w:rPr>
            <w:sz w:val="22"/>
            <w:szCs w:val="22"/>
          </w:rPr>
          <w:t>populations</w:t>
        </w:r>
        <w:r w:rsidR="00C57EA1" w:rsidRPr="003757BC">
          <w:rPr>
            <w:sz w:val="22"/>
            <w:szCs w:val="22"/>
          </w:rPr>
          <w:t xml:space="preserve"> </w:t>
        </w:r>
      </w:ins>
      <w:r>
        <w:rPr>
          <w:sz w:val="22"/>
          <w:szCs w:val="22"/>
        </w:rPr>
        <w:t>(Parshall and Foster 2002</w:t>
      </w:r>
      <w:ins w:id="11" w:author="Smith, Nick" w:date="2021-06-23T10:27:00Z">
        <w:r w:rsidR="00C57EA1">
          <w:rPr>
            <w:sz w:val="22"/>
            <w:szCs w:val="22"/>
          </w:rPr>
          <w:t>; Fig. 2</w:t>
        </w:r>
      </w:ins>
      <w:r>
        <w:rPr>
          <w:sz w:val="22"/>
          <w:szCs w:val="22"/>
        </w:rPr>
        <w:t>)</w:t>
      </w:r>
      <w:del w:id="12" w:author="Smith, Nick" w:date="2021-06-23T10:27:00Z">
        <w:r w:rsidDel="00C57EA1">
          <w:rPr>
            <w:sz w:val="22"/>
            <w:szCs w:val="22"/>
          </w:rPr>
          <w:delText xml:space="preserve"> and as potential change agents in fire absence (Fig. 2)</w:delText>
        </w:r>
      </w:del>
      <w:r w:rsidRPr="003757BC">
        <w:rPr>
          <w:sz w:val="22"/>
          <w:szCs w:val="22"/>
        </w:rPr>
        <w:t xml:space="preserve">. </w:t>
      </w:r>
    </w:p>
    <w:p w14:paraId="6674E4DC" w14:textId="77777777" w:rsidR="00CA7362" w:rsidRDefault="00CA7362" w:rsidP="00CA7362">
      <w:pPr>
        <w:spacing w:line="360" w:lineRule="auto"/>
        <w:rPr>
          <w:sz w:val="22"/>
          <w:szCs w:val="22"/>
        </w:rPr>
      </w:pPr>
    </w:p>
    <w:p w14:paraId="134654B9" w14:textId="77777777" w:rsidR="00012FE3" w:rsidRDefault="00C57EA1" w:rsidP="00CA7362">
      <w:pPr>
        <w:spacing w:line="360" w:lineRule="auto"/>
        <w:rPr>
          <w:ins w:id="13" w:author="Smith, Nick" w:date="2021-06-23T10:51:00Z"/>
          <w:sz w:val="22"/>
          <w:szCs w:val="22"/>
        </w:rPr>
      </w:pPr>
      <w:ins w:id="14" w:author="Smith, Nick" w:date="2021-06-23T10:28:00Z">
        <w:r>
          <w:rPr>
            <w:sz w:val="22"/>
            <w:szCs w:val="22"/>
          </w:rPr>
          <w:t xml:space="preserve">Pitch pine populations at </w:t>
        </w:r>
      </w:ins>
      <w:del w:id="15" w:author="Smith, Nick" w:date="2021-06-23T10:27:00Z">
        <w:r w:rsidR="00CA7362" w:rsidDel="00C57EA1">
          <w:rPr>
            <w:sz w:val="22"/>
            <w:szCs w:val="22"/>
          </w:rPr>
          <w:delText xml:space="preserve">At </w:delText>
        </w:r>
      </w:del>
      <w:r w:rsidR="00CA7362">
        <w:rPr>
          <w:sz w:val="22"/>
          <w:szCs w:val="22"/>
        </w:rPr>
        <w:t>Mt. Desert</w:t>
      </w:r>
      <w:ins w:id="16" w:author="Smith, Nick" w:date="2021-06-23T10:28:00Z">
        <w:r>
          <w:rPr>
            <w:sz w:val="22"/>
            <w:szCs w:val="22"/>
          </w:rPr>
          <w:t xml:space="preserve"> exist </w:t>
        </w:r>
      </w:ins>
      <w:ins w:id="17" w:author="Smith, Nick" w:date="2021-06-23T10:29:00Z">
        <w:r>
          <w:rPr>
            <w:sz w:val="22"/>
            <w:szCs w:val="22"/>
          </w:rPr>
          <w:t>along topographical and fire history gradients,</w:t>
        </w:r>
      </w:ins>
      <w:r w:rsidR="00CA7362">
        <w:rPr>
          <w:sz w:val="22"/>
          <w:szCs w:val="22"/>
        </w:rPr>
        <w:t xml:space="preserve"> </w:t>
      </w:r>
      <w:del w:id="18" w:author="Smith, Nick" w:date="2021-06-23T10:27:00Z">
        <w:r w:rsidR="00CA7362" w:rsidDel="00C57EA1">
          <w:rPr>
            <w:sz w:val="22"/>
            <w:szCs w:val="22"/>
          </w:rPr>
          <w:delText>i</w:delText>
        </w:r>
        <w:r w:rsidR="00CA7362" w:rsidRPr="003757BC" w:rsidDel="00C57EA1">
          <w:rPr>
            <w:sz w:val="22"/>
            <w:szCs w:val="22"/>
          </w:rPr>
          <w:delText>nvestigators are pr</w:delText>
        </w:r>
        <w:r w:rsidR="00CA7362" w:rsidDel="00C57EA1">
          <w:rPr>
            <w:sz w:val="22"/>
            <w:szCs w:val="22"/>
          </w:rPr>
          <w:delText>ovid</w:delText>
        </w:r>
        <w:r w:rsidR="00CA7362" w:rsidRPr="003757BC" w:rsidDel="00C57EA1">
          <w:rPr>
            <w:sz w:val="22"/>
            <w:szCs w:val="22"/>
          </w:rPr>
          <w:delText>ed with</w:delText>
        </w:r>
      </w:del>
      <w:ins w:id="19" w:author="Smith, Nick" w:date="2021-06-23T10:27:00Z">
        <w:r>
          <w:rPr>
            <w:sz w:val="22"/>
            <w:szCs w:val="22"/>
          </w:rPr>
          <w:t>provid</w:t>
        </w:r>
      </w:ins>
      <w:ins w:id="20" w:author="Smith, Nick" w:date="2021-06-23T10:29:00Z">
        <w:r>
          <w:rPr>
            <w:sz w:val="22"/>
            <w:szCs w:val="22"/>
          </w:rPr>
          <w:t>ing</w:t>
        </w:r>
      </w:ins>
      <w:r w:rsidR="00CA7362" w:rsidRPr="003757BC">
        <w:rPr>
          <w:sz w:val="22"/>
          <w:szCs w:val="22"/>
        </w:rPr>
        <w:t xml:space="preserve"> a </w:t>
      </w:r>
      <w:del w:id="21" w:author="Smith, Nick" w:date="2021-06-23T10:27:00Z">
        <w:r w:rsidR="00CA7362" w:rsidRPr="003757BC" w:rsidDel="00C57EA1">
          <w:rPr>
            <w:sz w:val="22"/>
            <w:szCs w:val="22"/>
          </w:rPr>
          <w:delText xml:space="preserve">remarkable </w:delText>
        </w:r>
      </w:del>
      <w:r w:rsidR="00CA7362" w:rsidRPr="003757BC">
        <w:rPr>
          <w:sz w:val="22"/>
          <w:szCs w:val="22"/>
        </w:rPr>
        <w:t>testbed</w:t>
      </w:r>
      <w:r w:rsidR="00CA7362" w:rsidRPr="003757BC">
        <w:rPr>
          <w:color w:val="2E74B5" w:themeColor="accent5" w:themeShade="BF"/>
          <w:sz w:val="22"/>
          <w:szCs w:val="22"/>
          <w:vertAlign w:val="superscript"/>
        </w:rPr>
        <w:t xml:space="preserve"> </w:t>
      </w:r>
      <w:r w:rsidR="00CA7362" w:rsidRPr="003757BC">
        <w:rPr>
          <w:sz w:val="22"/>
          <w:szCs w:val="22"/>
        </w:rPr>
        <w:t>to untangle</w:t>
      </w:r>
      <w:ins w:id="22" w:author="Smith, Nick" w:date="2021-06-23T10:28:00Z">
        <w:r>
          <w:rPr>
            <w:sz w:val="22"/>
            <w:szCs w:val="22"/>
          </w:rPr>
          <w:t xml:space="preserve"> the influence of fire and topography on </w:t>
        </w:r>
      </w:ins>
      <w:ins w:id="23" w:author="Smith, Nick" w:date="2021-06-23T10:29:00Z">
        <w:r>
          <w:rPr>
            <w:sz w:val="22"/>
            <w:szCs w:val="22"/>
          </w:rPr>
          <w:t>the species.</w:t>
        </w:r>
      </w:ins>
      <w:del w:id="24" w:author="Smith, Nick" w:date="2021-06-23T10:30:00Z">
        <w:r w:rsidR="00CA7362" w:rsidRPr="003757BC" w:rsidDel="00C57EA1">
          <w:rPr>
            <w:sz w:val="22"/>
            <w:szCs w:val="22"/>
          </w:rPr>
          <w:delText xml:space="preserve"> connections and differences between environmental factors and tree traits in four populations (Fig. </w:delText>
        </w:r>
        <w:r w:rsidR="00CA7362" w:rsidDel="00C57EA1">
          <w:rPr>
            <w:sz w:val="22"/>
            <w:szCs w:val="22"/>
          </w:rPr>
          <w:delText>3</w:delText>
        </w:r>
        <w:r w:rsidR="00CA7362" w:rsidRPr="003757BC" w:rsidDel="00C57EA1">
          <w:rPr>
            <w:sz w:val="22"/>
            <w:szCs w:val="22"/>
          </w:rPr>
          <w:delText>)</w:delText>
        </w:r>
        <w:r w:rsidR="00CA7362" w:rsidDel="00C57EA1">
          <w:rPr>
            <w:sz w:val="22"/>
            <w:szCs w:val="22"/>
          </w:rPr>
          <w:delText xml:space="preserve"> through a categorical analysis of response variables</w:delText>
        </w:r>
        <w:r w:rsidR="00CA7362" w:rsidRPr="003757BC" w:rsidDel="00C57EA1">
          <w:rPr>
            <w:sz w:val="22"/>
            <w:szCs w:val="22"/>
          </w:rPr>
          <w:delText>.</w:delText>
        </w:r>
        <w:r w:rsidR="00CA7362" w:rsidDel="00C57EA1">
          <w:rPr>
            <w:sz w:val="22"/>
            <w:szCs w:val="22"/>
          </w:rPr>
          <w:delText xml:space="preserve"> </w:delText>
        </w:r>
      </w:del>
      <w:ins w:id="25" w:author="Smith, Nick" w:date="2021-06-23T10:30:00Z">
        <w:r>
          <w:rPr>
            <w:sz w:val="22"/>
            <w:szCs w:val="22"/>
          </w:rPr>
          <w:t xml:space="preserve"> </w:t>
        </w:r>
      </w:ins>
      <w:ins w:id="26" w:author="Smith, Nick" w:date="2021-06-23T10:31:00Z">
        <w:r>
          <w:rPr>
            <w:sz w:val="22"/>
            <w:szCs w:val="22"/>
          </w:rPr>
          <w:t>Here, we use four populations</w:t>
        </w:r>
      </w:ins>
      <w:ins w:id="27" w:author="Smith, Nick" w:date="2021-06-23T10:33:00Z">
        <w:r>
          <w:rPr>
            <w:sz w:val="22"/>
            <w:szCs w:val="22"/>
          </w:rPr>
          <w:t xml:space="preserve"> </w:t>
        </w:r>
        <w:r>
          <w:rPr>
            <w:sz w:val="22"/>
            <w:szCs w:val="22"/>
          </w:rPr>
          <w:t>(Fig. 3)</w:t>
        </w:r>
      </w:ins>
      <w:ins w:id="28" w:author="Smith, Nick" w:date="2021-06-23T10:31:00Z">
        <w:r>
          <w:rPr>
            <w:sz w:val="22"/>
            <w:szCs w:val="22"/>
          </w:rPr>
          <w:t xml:space="preserve"> </w:t>
        </w:r>
      </w:ins>
      <w:ins w:id="29" w:author="Smith, Nick" w:date="2021-06-23T10:32:00Z">
        <w:r>
          <w:rPr>
            <w:sz w:val="22"/>
            <w:szCs w:val="22"/>
          </w:rPr>
          <w:t xml:space="preserve">to examine the effects of fire history and topography </w:t>
        </w:r>
      </w:ins>
      <w:ins w:id="30" w:author="Smith, Nick" w:date="2021-06-23T10:33:00Z">
        <w:r>
          <w:rPr>
            <w:sz w:val="22"/>
            <w:szCs w:val="22"/>
          </w:rPr>
          <w:t>on pitch pine leaf, plant, and ecosystem</w:t>
        </w:r>
      </w:ins>
      <w:ins w:id="31" w:author="Smith, Nick" w:date="2021-06-23T10:34:00Z">
        <w:r>
          <w:rPr>
            <w:sz w:val="22"/>
            <w:szCs w:val="22"/>
          </w:rPr>
          <w:t xml:space="preserve"> (i.e., soil)</w:t>
        </w:r>
      </w:ins>
      <w:ins w:id="32" w:author="Smith, Nick" w:date="2021-06-23T10:33:00Z">
        <w:r>
          <w:rPr>
            <w:sz w:val="22"/>
            <w:szCs w:val="22"/>
          </w:rPr>
          <w:t xml:space="preserve"> traits. The four populations were chosen to represent a factorial combination of ele</w:t>
        </w:r>
      </w:ins>
      <w:ins w:id="33" w:author="Smith, Nick" w:date="2021-06-23T10:34:00Z">
        <w:r>
          <w:rPr>
            <w:sz w:val="22"/>
            <w:szCs w:val="22"/>
          </w:rPr>
          <w:t xml:space="preserve">vation (high or low) and fire history (having experienced the 1947 stand clearing fire or not). </w:t>
        </w:r>
      </w:ins>
    </w:p>
    <w:p w14:paraId="326DC302" w14:textId="77777777" w:rsidR="00012FE3" w:rsidRDefault="00012FE3" w:rsidP="00CA7362">
      <w:pPr>
        <w:spacing w:line="360" w:lineRule="auto"/>
        <w:rPr>
          <w:ins w:id="34" w:author="Smith, Nick" w:date="2021-06-23T10:51:00Z"/>
          <w:sz w:val="22"/>
          <w:szCs w:val="22"/>
        </w:rPr>
      </w:pPr>
    </w:p>
    <w:p w14:paraId="2D7CC78E" w14:textId="0C2CEC31" w:rsidR="00CA7362" w:rsidDel="007E1002" w:rsidRDefault="007E1002" w:rsidP="00CA7362">
      <w:pPr>
        <w:spacing w:line="360" w:lineRule="auto"/>
        <w:rPr>
          <w:del w:id="35" w:author="Smith, Nick" w:date="2021-06-23T10:30:00Z"/>
          <w:sz w:val="22"/>
          <w:szCs w:val="22"/>
        </w:rPr>
      </w:pPr>
      <w:ins w:id="36" w:author="Smith, Nick" w:date="2021-06-23T10:35:00Z">
        <w:r>
          <w:rPr>
            <w:sz w:val="22"/>
            <w:szCs w:val="22"/>
          </w:rPr>
          <w:t>First, we characterize differences in topographical features of the four populations, including slope and aspect, giv</w:t>
        </w:r>
      </w:ins>
      <w:ins w:id="37" w:author="Smith, Nick" w:date="2021-06-23T10:36:00Z">
        <w:r>
          <w:rPr>
            <w:sz w:val="22"/>
            <w:szCs w:val="22"/>
          </w:rPr>
          <w:t xml:space="preserve">en that these are likely important non-elevation topographical drivers of the traits examined. We then </w:t>
        </w:r>
      </w:ins>
      <w:ins w:id="38" w:author="Smith, Nick" w:date="2021-06-23T10:37:00Z">
        <w:r>
          <w:rPr>
            <w:sz w:val="22"/>
            <w:szCs w:val="22"/>
          </w:rPr>
          <w:t xml:space="preserve">explore aspects of the soil environment, including soil carbon as well as macro and </w:t>
        </w:r>
        <w:proofErr w:type="gramStart"/>
        <w:r>
          <w:rPr>
            <w:sz w:val="22"/>
            <w:szCs w:val="22"/>
          </w:rPr>
          <w:t>micro nutrient</w:t>
        </w:r>
        <w:proofErr w:type="gramEnd"/>
        <w:r>
          <w:rPr>
            <w:sz w:val="22"/>
            <w:szCs w:val="22"/>
          </w:rPr>
          <w:t xml:space="preserve"> concentration</w:t>
        </w:r>
      </w:ins>
      <w:ins w:id="39" w:author="Smith, Nick" w:date="2021-06-23T10:38:00Z">
        <w:r>
          <w:rPr>
            <w:sz w:val="22"/>
            <w:szCs w:val="22"/>
          </w:rPr>
          <w:t xml:space="preserve">s. </w:t>
        </w:r>
      </w:ins>
      <w:ins w:id="40" w:author="Smith, Nick" w:date="2021-06-23T10:40:00Z">
        <w:r>
          <w:rPr>
            <w:sz w:val="22"/>
            <w:szCs w:val="22"/>
          </w:rPr>
          <w:t>Following previous studies, w</w:t>
        </w:r>
      </w:ins>
      <w:ins w:id="41" w:author="Smith, Nick" w:date="2021-06-23T10:39:00Z">
        <w:r>
          <w:rPr>
            <w:sz w:val="22"/>
            <w:szCs w:val="22"/>
          </w:rPr>
          <w:t xml:space="preserve">e expected to find </w:t>
        </w:r>
      </w:ins>
      <w:moveToRangeStart w:id="42" w:author="Smith, Nick" w:date="2021-06-23T10:38:00Z" w:name="move75337143"/>
      <w:moveTo w:id="43" w:author="Smith, Nick" w:date="2021-06-23T10:38:00Z">
        <w:del w:id="44" w:author="Smith, Nick" w:date="2021-06-23T10:39:00Z">
          <w:r w:rsidDel="007E1002">
            <w:rPr>
              <w:bCs/>
              <w:sz w:val="22"/>
              <w:szCs w:val="22"/>
            </w:rPr>
            <w:delText>Previous findings suggest post-fire pyrogenic</w:delText>
          </w:r>
        </w:del>
      </w:moveTo>
      <w:ins w:id="45" w:author="Smith, Nick" w:date="2021-06-23T10:39:00Z">
        <w:r>
          <w:rPr>
            <w:bCs/>
            <w:sz w:val="22"/>
            <w:szCs w:val="22"/>
          </w:rPr>
          <w:t>greater soil carbon</w:t>
        </w:r>
      </w:ins>
      <w:ins w:id="46" w:author="Smith, Nick" w:date="2021-06-23T10:40:00Z">
        <w:r>
          <w:rPr>
            <w:bCs/>
            <w:sz w:val="22"/>
            <w:szCs w:val="22"/>
          </w:rPr>
          <w:t xml:space="preserve"> </w:t>
        </w:r>
      </w:ins>
      <w:ins w:id="47" w:author="Smith, Nick" w:date="2021-06-23T10:41:00Z">
        <w:r>
          <w:rPr>
            <w:bCs/>
            <w:sz w:val="22"/>
            <w:szCs w:val="22"/>
          </w:rPr>
          <w:t>(</w:t>
        </w:r>
        <w:proofErr w:type="spellStart"/>
        <w:r>
          <w:rPr>
            <w:bCs/>
            <w:sz w:val="22"/>
            <w:szCs w:val="22"/>
          </w:rPr>
          <w:t>DeBano</w:t>
        </w:r>
        <w:proofErr w:type="spellEnd"/>
        <w:r>
          <w:rPr>
            <w:bCs/>
            <w:sz w:val="22"/>
            <w:szCs w:val="22"/>
          </w:rPr>
          <w:t xml:space="preserve"> 1981)</w:t>
        </w:r>
      </w:ins>
      <w:ins w:id="48" w:author="Smith, Nick" w:date="2021-06-23T10:39:00Z">
        <w:r>
          <w:rPr>
            <w:bCs/>
            <w:sz w:val="22"/>
            <w:szCs w:val="22"/>
          </w:rPr>
          <w:t xml:space="preserve">, </w:t>
        </w:r>
      </w:ins>
      <w:ins w:id="49" w:author="Smith, Nick" w:date="2021-06-23T10:40:00Z">
        <w:r w:rsidRPr="00345813">
          <w:rPr>
            <w:sz w:val="22"/>
            <w:szCs w:val="22"/>
          </w:rPr>
          <w:t>alkali cations</w:t>
        </w:r>
        <w:r>
          <w:rPr>
            <w:sz w:val="22"/>
            <w:szCs w:val="22"/>
          </w:rPr>
          <w:t xml:space="preserve"> </w:t>
        </w:r>
      </w:ins>
      <w:ins w:id="50" w:author="Smith, Nick" w:date="2021-06-23T10:41:00Z">
        <w:r w:rsidRPr="00345813">
          <w:rPr>
            <w:sz w:val="22"/>
            <w:szCs w:val="22"/>
          </w:rPr>
          <w:t>(</w:t>
        </w:r>
        <w:proofErr w:type="spellStart"/>
        <w:r w:rsidRPr="00345813">
          <w:rPr>
            <w:sz w:val="22"/>
            <w:szCs w:val="22"/>
          </w:rPr>
          <w:t>Kolden</w:t>
        </w:r>
        <w:proofErr w:type="spellEnd"/>
        <w:r w:rsidRPr="00345813">
          <w:rPr>
            <w:sz w:val="22"/>
            <w:szCs w:val="22"/>
          </w:rPr>
          <w:t xml:space="preserve"> </w:t>
        </w:r>
        <w:r w:rsidRPr="00345813">
          <w:rPr>
            <w:i/>
            <w:sz w:val="22"/>
            <w:szCs w:val="22"/>
          </w:rPr>
          <w:t>et al</w:t>
        </w:r>
        <w:r>
          <w:rPr>
            <w:i/>
            <w:sz w:val="22"/>
            <w:szCs w:val="22"/>
          </w:rPr>
          <w:t>.</w:t>
        </w:r>
        <w:r w:rsidRPr="00345813">
          <w:rPr>
            <w:sz w:val="22"/>
            <w:szCs w:val="22"/>
          </w:rPr>
          <w:t xml:space="preserve"> 2017)</w:t>
        </w:r>
      </w:ins>
      <w:ins w:id="51" w:author="Smith, Nick" w:date="2021-06-23T10:40:00Z">
        <w:r>
          <w:rPr>
            <w:sz w:val="22"/>
            <w:szCs w:val="22"/>
          </w:rPr>
          <w:t xml:space="preserve">, and </w:t>
        </w:r>
        <w:r>
          <w:rPr>
            <w:sz w:val="22"/>
            <w:szCs w:val="22"/>
          </w:rPr>
          <w:t>s</w:t>
        </w:r>
        <w:r w:rsidRPr="00345813">
          <w:rPr>
            <w:sz w:val="22"/>
            <w:szCs w:val="22"/>
          </w:rPr>
          <w:t>olubilize</w:t>
        </w:r>
        <w:r>
          <w:rPr>
            <w:sz w:val="22"/>
            <w:szCs w:val="22"/>
          </w:rPr>
          <w:t xml:space="preserve">d </w:t>
        </w:r>
        <w:r w:rsidRPr="00345813">
          <w:rPr>
            <w:sz w:val="22"/>
            <w:szCs w:val="22"/>
          </w:rPr>
          <w:t>minerals</w:t>
        </w:r>
      </w:ins>
      <w:ins w:id="52" w:author="Smith, Nick" w:date="2021-06-23T10:41:00Z">
        <w:r>
          <w:rPr>
            <w:sz w:val="22"/>
            <w:szCs w:val="22"/>
          </w:rPr>
          <w:t xml:space="preserve"> </w:t>
        </w:r>
        <w:r w:rsidRPr="00345813">
          <w:rPr>
            <w:sz w:val="22"/>
            <w:szCs w:val="22"/>
          </w:rPr>
          <w:t>(Caldwell and Richards 1989)</w:t>
        </w:r>
      </w:ins>
      <w:ins w:id="53" w:author="Smith, Nick" w:date="2021-06-23T10:40:00Z">
        <w:r>
          <w:rPr>
            <w:sz w:val="22"/>
            <w:szCs w:val="22"/>
          </w:rPr>
          <w:t xml:space="preserve"> in soils that had experienced the 1947 fire.</w:t>
        </w:r>
      </w:ins>
      <w:moveTo w:id="54" w:author="Smith, Nick" w:date="2021-06-23T10:38:00Z">
        <w:r>
          <w:rPr>
            <w:bCs/>
            <w:sz w:val="22"/>
            <w:szCs w:val="22"/>
          </w:rPr>
          <w:t xml:space="preserve"> </w:t>
        </w:r>
      </w:moveTo>
      <w:ins w:id="55" w:author="Smith, Nick" w:date="2021-06-23T10:41:00Z">
        <w:r>
          <w:rPr>
            <w:bCs/>
            <w:sz w:val="22"/>
            <w:szCs w:val="22"/>
          </w:rPr>
          <w:t xml:space="preserve">We also expected that there would be greater </w:t>
        </w:r>
      </w:ins>
      <w:moveTo w:id="56" w:author="Smith, Nick" w:date="2021-06-23T10:38:00Z">
        <w:del w:id="57" w:author="Smith, Nick" w:date="2021-06-23T10:41:00Z">
          <w:r w:rsidDel="007E1002">
            <w:rPr>
              <w:bCs/>
              <w:sz w:val="22"/>
              <w:szCs w:val="22"/>
            </w:rPr>
            <w:delText xml:space="preserve">C remnants endure in the soil layer (DeBano 1981) accompanied by increased </w:delText>
          </w:r>
          <w:r w:rsidRPr="00345813" w:rsidDel="007E1002">
            <w:rPr>
              <w:sz w:val="22"/>
              <w:szCs w:val="22"/>
            </w:rPr>
            <w:delText xml:space="preserve">alkali cations (Kolden </w:delText>
          </w:r>
          <w:r w:rsidRPr="00345813" w:rsidDel="007E1002">
            <w:rPr>
              <w:i/>
              <w:sz w:val="22"/>
              <w:szCs w:val="22"/>
            </w:rPr>
            <w:delText>et al</w:delText>
          </w:r>
          <w:r w:rsidDel="007E1002">
            <w:rPr>
              <w:i/>
              <w:sz w:val="22"/>
              <w:szCs w:val="22"/>
            </w:rPr>
            <w:delText>.</w:delText>
          </w:r>
          <w:r w:rsidRPr="00345813" w:rsidDel="007E1002">
            <w:rPr>
              <w:sz w:val="22"/>
              <w:szCs w:val="22"/>
            </w:rPr>
            <w:delText xml:space="preserve"> 2017)</w:delText>
          </w:r>
          <w:r w:rsidDel="007E1002">
            <w:rPr>
              <w:sz w:val="22"/>
              <w:szCs w:val="22"/>
            </w:rPr>
            <w:delText xml:space="preserve"> and s</w:delText>
          </w:r>
          <w:r w:rsidRPr="00345813" w:rsidDel="007E1002">
            <w:rPr>
              <w:sz w:val="22"/>
              <w:szCs w:val="22"/>
            </w:rPr>
            <w:delText>olubilize</w:delText>
          </w:r>
          <w:r w:rsidDel="007E1002">
            <w:rPr>
              <w:sz w:val="22"/>
              <w:szCs w:val="22"/>
            </w:rPr>
            <w:delText xml:space="preserve">d </w:delText>
          </w:r>
          <w:r w:rsidRPr="00345813" w:rsidDel="007E1002">
            <w:rPr>
              <w:sz w:val="22"/>
              <w:szCs w:val="22"/>
            </w:rPr>
            <w:delText>minerals (Caldwell and Richards 1989)</w:delText>
          </w:r>
          <w:r w:rsidDel="007E1002">
            <w:rPr>
              <w:sz w:val="22"/>
              <w:szCs w:val="22"/>
            </w:rPr>
            <w:delText xml:space="preserve">. The authors conjecture </w:delText>
          </w:r>
        </w:del>
        <w:r>
          <w:rPr>
            <w:sz w:val="22"/>
            <w:szCs w:val="22"/>
          </w:rPr>
          <w:t xml:space="preserve">soil </w:t>
        </w:r>
      </w:moveTo>
      <w:ins w:id="58" w:author="Smith, Nick" w:date="2021-06-23T10:41:00Z">
        <w:r>
          <w:rPr>
            <w:sz w:val="22"/>
            <w:szCs w:val="22"/>
          </w:rPr>
          <w:t>carbon</w:t>
        </w:r>
      </w:ins>
      <w:moveTo w:id="59" w:author="Smith, Nick" w:date="2021-06-23T10:38:00Z">
        <w:del w:id="60" w:author="Smith, Nick" w:date="2021-06-23T10:41:00Z">
          <w:r w:rsidDel="007E1002">
            <w:rPr>
              <w:sz w:val="22"/>
              <w:szCs w:val="22"/>
            </w:rPr>
            <w:delText>C</w:delText>
          </w:r>
        </w:del>
        <w:r>
          <w:rPr>
            <w:sz w:val="22"/>
            <w:szCs w:val="22"/>
          </w:rPr>
          <w:t xml:space="preserve"> </w:t>
        </w:r>
        <w:del w:id="61" w:author="Smith, Nick" w:date="2021-06-23T10:41:00Z">
          <w:r w:rsidDel="007E1002">
            <w:rPr>
              <w:sz w:val="22"/>
              <w:szCs w:val="22"/>
            </w:rPr>
            <w:delText xml:space="preserve">availability is greater </w:delText>
          </w:r>
        </w:del>
        <w:r>
          <w:rPr>
            <w:sz w:val="22"/>
            <w:szCs w:val="22"/>
          </w:rPr>
          <w:t xml:space="preserve">at low elevations </w:t>
        </w:r>
        <w:del w:id="62" w:author="Smith, Nick" w:date="2021-06-23T10:42:00Z">
          <w:r w:rsidDel="007E1002">
            <w:rPr>
              <w:sz w:val="22"/>
              <w:szCs w:val="22"/>
            </w:rPr>
            <w:delText xml:space="preserve">away from the 1947 fire (e.g., Wonderland and St. Sauveur trails) </w:delText>
          </w:r>
        </w:del>
        <w:r>
          <w:rPr>
            <w:sz w:val="22"/>
            <w:szCs w:val="22"/>
          </w:rPr>
          <w:t xml:space="preserve">due to </w:t>
        </w:r>
        <w:del w:id="63" w:author="Smith, Nick" w:date="2021-06-23T10:42:00Z">
          <w:r w:rsidDel="007E1002">
            <w:rPr>
              <w:sz w:val="22"/>
              <w:szCs w:val="22"/>
            </w:rPr>
            <w:delText xml:space="preserve">a number of mechanisms, most prominently </w:delText>
          </w:r>
        </w:del>
        <w:r w:rsidRPr="00345813">
          <w:rPr>
            <w:sz w:val="22"/>
            <w:szCs w:val="22"/>
          </w:rPr>
          <w:t xml:space="preserve">thermal exfoliation </w:t>
        </w:r>
        <w:r>
          <w:rPr>
            <w:sz w:val="22"/>
            <w:szCs w:val="22"/>
          </w:rPr>
          <w:t xml:space="preserve">(as explained by </w:t>
        </w:r>
        <w:proofErr w:type="spellStart"/>
        <w:r w:rsidRPr="00345813">
          <w:rPr>
            <w:sz w:val="22"/>
            <w:szCs w:val="22"/>
          </w:rPr>
          <w:t>Shakesby</w:t>
        </w:r>
        <w:proofErr w:type="spellEnd"/>
        <w:r w:rsidRPr="00345813">
          <w:rPr>
            <w:sz w:val="22"/>
            <w:szCs w:val="22"/>
          </w:rPr>
          <w:t xml:space="preserve"> and </w:t>
        </w:r>
        <w:proofErr w:type="spellStart"/>
        <w:r w:rsidRPr="00345813">
          <w:rPr>
            <w:sz w:val="22"/>
            <w:szCs w:val="22"/>
          </w:rPr>
          <w:t>Doerr</w:t>
        </w:r>
        <w:proofErr w:type="spellEnd"/>
        <w:r w:rsidRPr="00345813">
          <w:rPr>
            <w:sz w:val="22"/>
            <w:szCs w:val="22"/>
          </w:rPr>
          <w:t xml:space="preserve"> 2006</w:t>
        </w:r>
        <w:r>
          <w:rPr>
            <w:sz w:val="22"/>
            <w:szCs w:val="22"/>
          </w:rPr>
          <w:t>)</w:t>
        </w:r>
        <w:del w:id="64" w:author="Smith, Nick" w:date="2021-06-23T10:42:00Z">
          <w:r w:rsidDel="007E1002">
            <w:rPr>
              <w:sz w:val="22"/>
              <w:szCs w:val="22"/>
            </w:rPr>
            <w:delText>,</w:delText>
          </w:r>
        </w:del>
        <w:r>
          <w:rPr>
            <w:sz w:val="22"/>
            <w:szCs w:val="22"/>
          </w:rPr>
          <w:t xml:space="preserve"> or a failure of fire to remove </w:t>
        </w:r>
        <w:r w:rsidRPr="00DD549D">
          <w:rPr>
            <w:bCs/>
            <w:iCs/>
            <w:sz w:val="22"/>
            <w:szCs w:val="22"/>
            <w:lang w:val="en"/>
          </w:rPr>
          <w:t>pyrogenic carbon (</w:t>
        </w:r>
        <w:proofErr w:type="spellStart"/>
        <w:r w:rsidRPr="00DD549D">
          <w:rPr>
            <w:bCs/>
            <w:iCs/>
            <w:sz w:val="22"/>
            <w:szCs w:val="22"/>
            <w:lang w:val="en"/>
          </w:rPr>
          <w:t>Doerr</w:t>
        </w:r>
        <w:proofErr w:type="spellEnd"/>
        <w:r w:rsidRPr="00DD549D">
          <w:rPr>
            <w:bCs/>
            <w:iCs/>
            <w:sz w:val="22"/>
            <w:szCs w:val="22"/>
            <w:lang w:val="en"/>
          </w:rPr>
          <w:t xml:space="preserve"> </w:t>
        </w:r>
        <w:r w:rsidRPr="00DD549D">
          <w:rPr>
            <w:bCs/>
            <w:i/>
            <w:iCs/>
            <w:sz w:val="22"/>
            <w:szCs w:val="22"/>
            <w:lang w:val="en"/>
          </w:rPr>
          <w:t>et al</w:t>
        </w:r>
        <w:r>
          <w:rPr>
            <w:bCs/>
            <w:i/>
            <w:iCs/>
            <w:sz w:val="22"/>
            <w:szCs w:val="22"/>
            <w:lang w:val="en"/>
          </w:rPr>
          <w:t>.</w:t>
        </w:r>
        <w:r w:rsidRPr="00DD549D">
          <w:rPr>
            <w:bCs/>
            <w:iCs/>
            <w:sz w:val="22"/>
            <w:szCs w:val="22"/>
            <w:lang w:val="en"/>
          </w:rPr>
          <w:t xml:space="preserve"> 2018)</w:t>
        </w:r>
        <w:r>
          <w:rPr>
            <w:sz w:val="22"/>
            <w:szCs w:val="22"/>
          </w:rPr>
          <w:t xml:space="preserve"> in former fire zones</w:t>
        </w:r>
        <w:del w:id="65" w:author="Smith, Nick" w:date="2021-06-23T10:42:00Z">
          <w:r w:rsidDel="007E1002">
            <w:rPr>
              <w:sz w:val="22"/>
              <w:szCs w:val="22"/>
            </w:rPr>
            <w:delText xml:space="preserve"> such as Gorham cliffs</w:delText>
          </w:r>
        </w:del>
        <w:r>
          <w:rPr>
            <w:sz w:val="22"/>
            <w:szCs w:val="22"/>
          </w:rPr>
          <w:t>.</w:t>
        </w:r>
      </w:moveTo>
      <w:moveToRangeEnd w:id="42"/>
      <w:ins w:id="66" w:author="Smith, Nick" w:date="2021-06-23T10:43:00Z">
        <w:r>
          <w:rPr>
            <w:sz w:val="22"/>
            <w:szCs w:val="22"/>
          </w:rPr>
          <w:t xml:space="preserve"> We also measured soil water retention</w:t>
        </w:r>
      </w:ins>
      <w:ins w:id="67" w:author="Smith, Nick" w:date="2021-06-23T10:44:00Z">
        <w:r>
          <w:rPr>
            <w:sz w:val="22"/>
            <w:szCs w:val="22"/>
          </w:rPr>
          <w:t>, which we expected to be greater at sites that experienced the 1947 fire, as py</w:t>
        </w:r>
      </w:ins>
      <w:ins w:id="68" w:author="Smith, Nick" w:date="2021-06-23T10:45:00Z">
        <w:r>
          <w:rPr>
            <w:sz w:val="22"/>
            <w:szCs w:val="22"/>
          </w:rPr>
          <w:t>rogenic carbon is known to increase soil water retention (Licht and Smith, 2020).</w:t>
        </w:r>
        <w:r w:rsidR="00E35E5D">
          <w:rPr>
            <w:sz w:val="22"/>
            <w:szCs w:val="22"/>
          </w:rPr>
          <w:t xml:space="preserve"> </w:t>
        </w:r>
      </w:ins>
      <w:moveToRangeStart w:id="69" w:author="Smith, Nick" w:date="2021-06-23T10:45:00Z" w:name="move75337573"/>
      <w:moveTo w:id="70" w:author="Smith, Nick" w:date="2021-06-23T10:45:00Z">
        <w:del w:id="71" w:author="Smith, Nick" w:date="2021-06-23T10:46:00Z">
          <w:r w:rsidR="00E35E5D" w:rsidDel="00E35E5D">
            <w:rPr>
              <w:sz w:val="22"/>
              <w:szCs w:val="22"/>
            </w:rPr>
            <w:delText>While pyrolysis (either natural or anthropogenic) is shown to increase SWR (Licht and Smith 2020), in this investigation we hypothesize a combination of traits are responsible for heightened moisture availability—most likely a combination of pyrolysis (fire history) and low elevation.</w:delText>
          </w:r>
        </w:del>
      </w:moveTo>
      <w:ins w:id="72" w:author="Smith, Nick" w:date="2021-06-23T10:46:00Z">
        <w:r w:rsidR="00E35E5D">
          <w:rPr>
            <w:sz w:val="22"/>
            <w:szCs w:val="22"/>
          </w:rPr>
          <w:t>We also expected soil water retention to be greater at low elevations due to</w:t>
        </w:r>
      </w:ins>
      <w:moveTo w:id="73" w:author="Smith, Nick" w:date="2021-06-23T10:45:00Z">
        <w:r w:rsidR="00E35E5D">
          <w:rPr>
            <w:sz w:val="22"/>
            <w:szCs w:val="22"/>
          </w:rPr>
          <w:t xml:space="preserve"> </w:t>
        </w:r>
        <w:del w:id="74" w:author="Smith, Nick" w:date="2021-06-23T10:46:00Z">
          <w:r w:rsidR="00E35E5D" w:rsidDel="00E35E5D">
            <w:rPr>
              <w:sz w:val="22"/>
              <w:szCs w:val="22"/>
            </w:rPr>
            <w:delText xml:space="preserve">This claim rests on an assumption that low elevation combined with </w:delText>
          </w:r>
        </w:del>
        <w:r w:rsidR="00E35E5D">
          <w:rPr>
            <w:sz w:val="22"/>
            <w:szCs w:val="22"/>
          </w:rPr>
          <w:t>flat terrain (alleviating erosion mechanics)</w:t>
        </w:r>
        <w:del w:id="75" w:author="Smith, Nick" w:date="2021-06-23T10:46:00Z">
          <w:r w:rsidR="00E35E5D" w:rsidDel="00E35E5D">
            <w:rPr>
              <w:sz w:val="22"/>
              <w:szCs w:val="22"/>
            </w:rPr>
            <w:delText xml:space="preserve"> and </w:delText>
          </w:r>
          <w:r w:rsidR="00E35E5D" w:rsidRPr="00B86FF4" w:rsidDel="00E35E5D">
            <w:rPr>
              <w:sz w:val="22"/>
              <w:szCs w:val="22"/>
            </w:rPr>
            <w:delText>negligible consumption of Ca</w:delText>
          </w:r>
          <w:r w:rsidR="00E35E5D" w:rsidDel="00E35E5D">
            <w:rPr>
              <w:sz w:val="22"/>
              <w:szCs w:val="22"/>
              <w:vertAlign w:val="superscript"/>
            </w:rPr>
            <w:delText>2+</w:delText>
          </w:r>
          <w:r w:rsidR="00E35E5D" w:rsidRPr="00B86FF4" w:rsidDel="00E35E5D">
            <w:rPr>
              <w:sz w:val="22"/>
              <w:szCs w:val="22"/>
            </w:rPr>
            <w:delText>, K</w:delText>
          </w:r>
          <w:r w:rsidR="00E35E5D" w:rsidDel="00E35E5D">
            <w:rPr>
              <w:sz w:val="22"/>
              <w:szCs w:val="22"/>
              <w:vertAlign w:val="superscript"/>
            </w:rPr>
            <w:delText>+</w:delText>
          </w:r>
          <w:r w:rsidR="00E35E5D" w:rsidDel="00E35E5D">
            <w:rPr>
              <w:sz w:val="22"/>
              <w:szCs w:val="22"/>
            </w:rPr>
            <w:delText>,</w:delText>
          </w:r>
          <w:r w:rsidR="00E35E5D" w:rsidRPr="00B86FF4" w:rsidDel="00E35E5D">
            <w:rPr>
              <w:sz w:val="22"/>
              <w:szCs w:val="22"/>
            </w:rPr>
            <w:delText xml:space="preserve"> and Mg</w:delText>
          </w:r>
          <w:r w:rsidR="00E35E5D" w:rsidDel="00E35E5D">
            <w:rPr>
              <w:sz w:val="22"/>
              <w:szCs w:val="22"/>
              <w:vertAlign w:val="superscript"/>
            </w:rPr>
            <w:delText>2+</w:delText>
          </w:r>
          <w:r w:rsidR="00E35E5D" w:rsidDel="00E35E5D">
            <w:rPr>
              <w:sz w:val="22"/>
              <w:szCs w:val="22"/>
            </w:rPr>
            <w:delText xml:space="preserve"> (Licht and Smith 2020) couple with greater soil C availability to strengthen SWR</w:delText>
          </w:r>
        </w:del>
        <w:r w:rsidR="00E35E5D">
          <w:rPr>
            <w:sz w:val="22"/>
            <w:szCs w:val="22"/>
          </w:rPr>
          <w:t>.</w:t>
        </w:r>
        <w:del w:id="76" w:author="Smith, Nick" w:date="2021-06-23T10:46:00Z">
          <w:r w:rsidR="00E35E5D" w:rsidDel="00E35E5D">
            <w:rPr>
              <w:sz w:val="22"/>
              <w:szCs w:val="22"/>
            </w:rPr>
            <w:delText xml:space="preserve"> </w:delText>
          </w:r>
        </w:del>
        <w:del w:id="77" w:author="Smith, Nick" w:date="2021-06-23T10:47:00Z">
          <w:r w:rsidR="00E35E5D" w:rsidDel="00E35E5D">
            <w:rPr>
              <w:sz w:val="22"/>
              <w:szCs w:val="22"/>
            </w:rPr>
            <w:delText xml:space="preserve"> Alternately, we conjecture SWR is weaker not only at upper ledge elevations but also in elevated sites where PyC is no longer recalcitrant (Howard and Stelacio 2011). This prediction is also consistent with findings by others with regard to competition dynamics. These are observed, for example, near several Mt. Desert sub-summits (north Cadillac mountain trail, Norumbega mountain trail and Champlain mountain trail) at approximately the same altitude (+/- 290 m) as the mean waypoint of the South Cadillac trail study. We suggest the opposite is true at ledge and cliff locations at low elevation where SWR enhances expansion, clustering and consolidation (Churchill </w:delText>
          </w:r>
          <w:r w:rsidR="00E35E5D" w:rsidDel="00E35E5D">
            <w:rPr>
              <w:i/>
              <w:iCs/>
              <w:sz w:val="22"/>
              <w:szCs w:val="22"/>
            </w:rPr>
            <w:delText>et al.</w:delText>
          </w:r>
          <w:r w:rsidR="00E35E5D" w:rsidDel="00E35E5D">
            <w:rPr>
              <w:sz w:val="22"/>
              <w:szCs w:val="22"/>
            </w:rPr>
            <w:delText xml:space="preserve"> 2012; Lafon </w:delText>
          </w:r>
          <w:r w:rsidR="00E35E5D" w:rsidDel="00E35E5D">
            <w:rPr>
              <w:i/>
              <w:iCs/>
              <w:sz w:val="22"/>
              <w:szCs w:val="22"/>
            </w:rPr>
            <w:delText>et al</w:delText>
          </w:r>
          <w:r w:rsidR="00E35E5D" w:rsidDel="00E35E5D">
            <w:rPr>
              <w:sz w:val="22"/>
              <w:szCs w:val="22"/>
            </w:rPr>
            <w:delText xml:space="preserve">. 2014; Swanston </w:delText>
          </w:r>
          <w:r w:rsidR="00E35E5D" w:rsidDel="00E35E5D">
            <w:rPr>
              <w:i/>
              <w:iCs/>
              <w:sz w:val="22"/>
              <w:szCs w:val="22"/>
            </w:rPr>
            <w:delText>et al.</w:delText>
          </w:r>
          <w:r w:rsidR="00E35E5D" w:rsidDel="00E35E5D">
            <w:rPr>
              <w:sz w:val="22"/>
              <w:szCs w:val="22"/>
            </w:rPr>
            <w:delText xml:space="preserve"> 2018)</w:delText>
          </w:r>
        </w:del>
      </w:moveTo>
      <w:moveToRangeEnd w:id="69"/>
    </w:p>
    <w:p w14:paraId="023EE123" w14:textId="414FA646" w:rsidR="007E1002" w:rsidRDefault="007E1002" w:rsidP="00CA7362">
      <w:pPr>
        <w:spacing w:line="360" w:lineRule="auto"/>
        <w:rPr>
          <w:ins w:id="78" w:author="Smith, Nick" w:date="2021-06-23T10:42:00Z"/>
          <w:sz w:val="22"/>
          <w:szCs w:val="22"/>
        </w:rPr>
      </w:pPr>
    </w:p>
    <w:p w14:paraId="27AAABDE" w14:textId="5990255C" w:rsidR="007E1002" w:rsidRDefault="007E1002" w:rsidP="00CA7362">
      <w:pPr>
        <w:spacing w:line="360" w:lineRule="auto"/>
        <w:rPr>
          <w:ins w:id="79" w:author="Smith, Nick" w:date="2021-06-23T10:42:00Z"/>
          <w:sz w:val="22"/>
          <w:szCs w:val="22"/>
        </w:rPr>
      </w:pPr>
    </w:p>
    <w:p w14:paraId="656487D3" w14:textId="2A63F307" w:rsidR="00012FE3" w:rsidRDefault="00E35E5D" w:rsidP="00012FE3">
      <w:pPr>
        <w:spacing w:line="360" w:lineRule="auto"/>
        <w:rPr>
          <w:moveTo w:id="80" w:author="Smith, Nick" w:date="2021-06-23T10:52:00Z"/>
          <w:sz w:val="22"/>
          <w:szCs w:val="22"/>
        </w:rPr>
      </w:pPr>
      <w:ins w:id="81" w:author="Smith, Nick" w:date="2021-06-23T10:47:00Z">
        <w:r>
          <w:rPr>
            <w:sz w:val="22"/>
            <w:szCs w:val="22"/>
          </w:rPr>
          <w:t xml:space="preserve">We hypothesized that </w:t>
        </w:r>
      </w:ins>
      <w:ins w:id="82" w:author="Smith, Nick" w:date="2021-06-23T10:48:00Z">
        <w:r>
          <w:rPr>
            <w:sz w:val="22"/>
            <w:szCs w:val="22"/>
          </w:rPr>
          <w:t>topographical and fire history-driven changes to the growth environment would manifest in changes in leaf- and plant-level traits.</w:t>
        </w:r>
      </w:ins>
      <w:ins w:id="83" w:author="Smith, Nick" w:date="2021-06-23T10:52:00Z">
        <w:r w:rsidR="00012FE3">
          <w:rPr>
            <w:sz w:val="22"/>
            <w:szCs w:val="22"/>
          </w:rPr>
          <w:t xml:space="preserve"> </w:t>
        </w:r>
      </w:ins>
      <w:moveToRangeStart w:id="84" w:author="Smith, Nick" w:date="2021-06-23T10:52:00Z" w:name="move75337977"/>
      <w:moveTo w:id="85" w:author="Smith, Nick" w:date="2021-06-23T10:52:00Z">
        <w:r w:rsidR="00012FE3">
          <w:rPr>
            <w:sz w:val="22"/>
            <w:szCs w:val="22"/>
          </w:rPr>
          <w:t>We</w:t>
        </w:r>
      </w:moveTo>
      <w:ins w:id="86" w:author="Smith, Nick" w:date="2021-06-23T10:53:00Z">
        <w:r w:rsidR="00012FE3">
          <w:rPr>
            <w:sz w:val="22"/>
            <w:szCs w:val="22"/>
          </w:rPr>
          <w:t xml:space="preserve"> expected that stress induced by topographical features and low soil water retention at high elevation would lead to increased </w:t>
        </w:r>
      </w:ins>
      <w:moveTo w:id="87" w:author="Smith, Nick" w:date="2021-06-23T10:52:00Z">
        <w:del w:id="88" w:author="Smith, Nick" w:date="2021-06-23T10:54:00Z">
          <w:r w:rsidR="00012FE3" w:rsidDel="00012FE3">
            <w:rPr>
              <w:sz w:val="22"/>
              <w:szCs w:val="22"/>
            </w:rPr>
            <w:delText xml:space="preserve"> further assume fire history and elevation gradients interact in a</w:delText>
          </w:r>
          <w:r w:rsidR="00012FE3" w:rsidRPr="003757BC" w:rsidDel="00012FE3">
            <w:rPr>
              <w:sz w:val="22"/>
              <w:szCs w:val="22"/>
            </w:rPr>
            <w:delText xml:space="preserve"> post-pyrogenic era</w:delText>
          </w:r>
          <w:r w:rsidR="00012FE3" w:rsidDel="00012FE3">
            <w:rPr>
              <w:sz w:val="22"/>
              <w:szCs w:val="22"/>
            </w:rPr>
            <w:delText xml:space="preserve"> to promote foliar C and water use efficiency (Stambaugh </w:delText>
          </w:r>
          <w:r w:rsidR="00012FE3" w:rsidDel="00012FE3">
            <w:rPr>
              <w:i/>
              <w:iCs/>
              <w:sz w:val="22"/>
              <w:szCs w:val="22"/>
            </w:rPr>
            <w:delText>et al.</w:delText>
          </w:r>
          <w:r w:rsidR="00012FE3" w:rsidDel="00012FE3">
            <w:rPr>
              <w:sz w:val="22"/>
              <w:szCs w:val="22"/>
            </w:rPr>
            <w:delText xml:space="preserve"> 2015)</w:delText>
          </w:r>
          <w:r w:rsidR="00012FE3" w:rsidRPr="003757BC" w:rsidDel="00012FE3">
            <w:rPr>
              <w:sz w:val="22"/>
              <w:szCs w:val="22"/>
            </w:rPr>
            <w:delText xml:space="preserve">. </w:delText>
          </w:r>
          <w:r w:rsidR="00012FE3" w:rsidDel="00012FE3">
            <w:rPr>
              <w:sz w:val="22"/>
              <w:szCs w:val="22"/>
            </w:rPr>
            <w:delText xml:space="preserve">To tease out nuances in </w:delText>
          </w:r>
        </w:del>
        <w:r w:rsidR="00012FE3">
          <w:rPr>
            <w:sz w:val="22"/>
            <w:szCs w:val="22"/>
          </w:rPr>
          <w:t>intrinsic water use efficiency (</w:t>
        </w:r>
        <w:proofErr w:type="spellStart"/>
        <w:r w:rsidR="00012FE3">
          <w:rPr>
            <w:sz w:val="22"/>
            <w:szCs w:val="22"/>
          </w:rPr>
          <w:t>iWUE</w:t>
        </w:r>
      </w:moveTo>
      <w:proofErr w:type="spellEnd"/>
      <w:ins w:id="89" w:author="Smith, Nick" w:date="2021-06-23T10:54:00Z">
        <w:r w:rsidR="00012FE3">
          <w:rPr>
            <w:sz w:val="22"/>
            <w:szCs w:val="22"/>
          </w:rPr>
          <w:t xml:space="preserve">; </w:t>
        </w:r>
        <w:r w:rsidR="00012FE3">
          <w:rPr>
            <w:sz w:val="22"/>
            <w:szCs w:val="22"/>
          </w:rPr>
          <w:t xml:space="preserve">Wang </w:t>
        </w:r>
        <w:r w:rsidR="00012FE3">
          <w:rPr>
            <w:i/>
            <w:iCs/>
            <w:sz w:val="22"/>
            <w:szCs w:val="22"/>
          </w:rPr>
          <w:t xml:space="preserve">et al. </w:t>
        </w:r>
        <w:r w:rsidR="00012FE3">
          <w:rPr>
            <w:sz w:val="22"/>
            <w:szCs w:val="22"/>
          </w:rPr>
          <w:t>2017</w:t>
        </w:r>
      </w:ins>
      <w:moveTo w:id="90" w:author="Smith, Nick" w:date="2021-06-23T10:52:00Z">
        <w:r w:rsidR="00012FE3">
          <w:rPr>
            <w:sz w:val="22"/>
            <w:szCs w:val="22"/>
          </w:rPr>
          <w:t>)</w:t>
        </w:r>
      </w:moveTo>
      <w:ins w:id="91" w:author="Smith, Nick" w:date="2021-06-23T10:55:00Z">
        <w:r w:rsidR="00012FE3">
          <w:rPr>
            <w:sz w:val="22"/>
            <w:szCs w:val="22"/>
          </w:rPr>
          <w:t>, as a stress tolerance response.</w:t>
        </w:r>
      </w:ins>
      <w:ins w:id="92" w:author="Smith, Nick" w:date="2021-06-23T10:56:00Z">
        <w:r w:rsidR="00F55CC8">
          <w:rPr>
            <w:sz w:val="22"/>
            <w:szCs w:val="22"/>
          </w:rPr>
          <w:t xml:space="preserve"> We also expected a reduction in leaf nutrients at high elevation, mimicking expected reductions in the soil. However, we expected that fire history might alleviate these </w:t>
        </w:r>
      </w:ins>
      <w:ins w:id="93" w:author="Smith, Nick" w:date="2021-06-23T10:57:00Z">
        <w:r w:rsidR="00F55CC8">
          <w:rPr>
            <w:sz w:val="22"/>
            <w:szCs w:val="22"/>
          </w:rPr>
          <w:t>stress indicators, as a result of increased soil nutrients and water retention.</w:t>
        </w:r>
      </w:ins>
      <w:ins w:id="94" w:author="Smith, Nick" w:date="2021-06-23T10:58:00Z">
        <w:r w:rsidR="00F55CC8">
          <w:rPr>
            <w:sz w:val="22"/>
            <w:szCs w:val="22"/>
          </w:rPr>
          <w:t xml:space="preserve"> At the plant level, we expected to see plants </w:t>
        </w:r>
        <w:proofErr w:type="spellStart"/>
        <w:r w:rsidR="00F55CC8">
          <w:rPr>
            <w:sz w:val="22"/>
            <w:szCs w:val="22"/>
          </w:rPr>
          <w:t>with r</w:t>
        </w:r>
        <w:proofErr w:type="spellEnd"/>
        <w:r w:rsidR="00F55CC8">
          <w:rPr>
            <w:sz w:val="22"/>
            <w:szCs w:val="22"/>
          </w:rPr>
          <w:t xml:space="preserve">educed height, </w:t>
        </w:r>
        <w:r w:rsidR="00F55CC8">
          <w:rPr>
            <w:sz w:val="22"/>
            <w:szCs w:val="22"/>
          </w:rPr>
          <w:t>smaller DBH, narrower canopy</w:t>
        </w:r>
        <w:r w:rsidR="00F55CC8">
          <w:rPr>
            <w:sz w:val="22"/>
            <w:szCs w:val="22"/>
          </w:rPr>
          <w:t>,</w:t>
        </w:r>
        <w:r w:rsidR="00F55CC8">
          <w:rPr>
            <w:sz w:val="22"/>
            <w:szCs w:val="22"/>
          </w:rPr>
          <w:t xml:space="preserve"> and sparser clustering (greater distance between conspecific neighbors)</w:t>
        </w:r>
        <w:r w:rsidR="00F55CC8">
          <w:rPr>
            <w:sz w:val="22"/>
            <w:szCs w:val="22"/>
          </w:rPr>
          <w:t xml:space="preserve"> at high elevation</w:t>
        </w:r>
      </w:ins>
      <w:ins w:id="95" w:author="Smith, Nick" w:date="2021-06-23T10:59:00Z">
        <w:r w:rsidR="00F55CC8">
          <w:rPr>
            <w:sz w:val="22"/>
            <w:szCs w:val="22"/>
          </w:rPr>
          <w:t xml:space="preserve">, again </w:t>
        </w:r>
        <w:proofErr w:type="gramStart"/>
        <w:r w:rsidR="00F55CC8">
          <w:rPr>
            <w:sz w:val="22"/>
            <w:szCs w:val="22"/>
          </w:rPr>
          <w:t>as a result of</w:t>
        </w:r>
        <w:proofErr w:type="gramEnd"/>
        <w:r w:rsidR="00F55CC8">
          <w:rPr>
            <w:sz w:val="22"/>
            <w:szCs w:val="22"/>
          </w:rPr>
          <w:t xml:space="preserve"> the topography- and soil-induced stress.</w:t>
        </w:r>
      </w:ins>
      <w:ins w:id="96" w:author="Smith, Nick" w:date="2021-06-23T11:00:00Z">
        <w:r w:rsidR="00F55CC8">
          <w:rPr>
            <w:sz w:val="22"/>
            <w:szCs w:val="22"/>
          </w:rPr>
          <w:t xml:space="preserve"> We also expected smaller trees in a</w:t>
        </w:r>
      </w:ins>
      <w:ins w:id="97" w:author="Smith, Nick" w:date="2021-06-23T11:01:00Z">
        <w:r w:rsidR="00F55CC8">
          <w:rPr>
            <w:sz w:val="22"/>
            <w:szCs w:val="22"/>
          </w:rPr>
          <w:t>reas that had experienced the 1947 fire due to age, but that the difference would be less at high elevation due to stress-reducing effects of fire</w:t>
        </w:r>
      </w:ins>
      <w:ins w:id="98" w:author="Smith, Nick" w:date="2021-06-23T11:02:00Z">
        <w:r w:rsidR="00F55CC8">
          <w:rPr>
            <w:sz w:val="22"/>
            <w:szCs w:val="22"/>
          </w:rPr>
          <w:t xml:space="preserve"> on the soil environment.</w:t>
        </w:r>
      </w:ins>
      <w:moveTo w:id="99" w:author="Smith, Nick" w:date="2021-06-23T10:52:00Z">
        <w:del w:id="100" w:author="Smith, Nick" w:date="2021-06-23T10:55:00Z">
          <w:r w:rsidR="00012FE3" w:rsidDel="00012FE3">
            <w:rPr>
              <w:sz w:val="22"/>
              <w:szCs w:val="22"/>
            </w:rPr>
            <w:delText xml:space="preserve"> between trees according to fire history and elevation gradients, we consider observational data gathered in </w:delText>
          </w:r>
          <w:r w:rsidR="00012FE3" w:rsidRPr="003757BC" w:rsidDel="00012FE3">
            <w:rPr>
              <w:sz w:val="22"/>
              <w:szCs w:val="22"/>
            </w:rPr>
            <w:delText>Pennsylvania and West Virginia</w:delText>
          </w:r>
          <w:r w:rsidR="00012FE3" w:rsidDel="00012FE3">
            <w:rPr>
              <w:sz w:val="22"/>
              <w:szCs w:val="22"/>
            </w:rPr>
            <w:delText xml:space="preserve"> pine barrens </w:delText>
          </w:r>
          <w:r w:rsidR="00012FE3" w:rsidDel="00012FE3">
            <w:rPr>
              <w:color w:val="000000" w:themeColor="text1"/>
              <w:sz w:val="22"/>
              <w:szCs w:val="22"/>
            </w:rPr>
            <w:delText xml:space="preserve">(Howard and Stelacio 2011). </w:delText>
          </w:r>
          <w:r w:rsidR="00012FE3" w:rsidDel="00012FE3">
            <w:rPr>
              <w:sz w:val="22"/>
              <w:szCs w:val="22"/>
            </w:rPr>
            <w:delText xml:space="preserve">There, as elsewhere, elevational gradients are shown to have a strong impact on increases in photosynthesis, stomatal conductance, and leaf N </w:delText>
          </w:r>
          <w:r w:rsidR="00012FE3" w:rsidDel="00012FE3">
            <w:rPr>
              <w:sz w:val="22"/>
              <w:szCs w:val="22"/>
            </w:rPr>
            <w:fldChar w:fldCharType="begin" w:fldLock="1"/>
          </w:r>
          <w:r w:rsidR="00012FE3" w:rsidDel="00012FE3">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12FE3" w:rsidDel="00012FE3">
            <w:rPr>
              <w:sz w:val="22"/>
              <w:szCs w:val="22"/>
            </w:rPr>
            <w:fldChar w:fldCharType="separate"/>
          </w:r>
          <w:r w:rsidR="00012FE3" w:rsidRPr="00C72C31" w:rsidDel="00012FE3">
            <w:rPr>
              <w:noProof/>
              <w:sz w:val="22"/>
              <w:szCs w:val="22"/>
            </w:rPr>
            <w:delText>(</w:delText>
          </w:r>
          <w:r w:rsidR="00012FE3" w:rsidRPr="00E5034B" w:rsidDel="00012FE3">
            <w:rPr>
              <w:noProof/>
              <w:sz w:val="22"/>
              <w:szCs w:val="22"/>
            </w:rPr>
            <w:delText xml:space="preserve"> </w:delText>
          </w:r>
          <w:r w:rsidR="00012FE3" w:rsidRPr="00C72C31" w:rsidDel="00012FE3">
            <w:rPr>
              <w:noProof/>
              <w:sz w:val="22"/>
              <w:szCs w:val="22"/>
            </w:rPr>
            <w:delText xml:space="preserve">Körner </w:delText>
          </w:r>
          <w:r w:rsidR="00012FE3" w:rsidRPr="00061563" w:rsidDel="00012FE3">
            <w:rPr>
              <w:i/>
              <w:iCs/>
              <w:noProof/>
              <w:sz w:val="22"/>
              <w:szCs w:val="22"/>
            </w:rPr>
            <w:delText>et al</w:delText>
          </w:r>
          <w:r w:rsidR="00012FE3" w:rsidRPr="00C72C31" w:rsidDel="00012FE3">
            <w:rPr>
              <w:noProof/>
              <w:sz w:val="22"/>
              <w:szCs w:val="22"/>
            </w:rPr>
            <w:delText>., 1986</w:delText>
          </w:r>
          <w:r w:rsidR="00012FE3" w:rsidDel="00012FE3">
            <w:rPr>
              <w:noProof/>
              <w:sz w:val="22"/>
              <w:szCs w:val="22"/>
            </w:rPr>
            <w:delText xml:space="preserve">; </w:delText>
          </w:r>
          <w:r w:rsidR="00012FE3" w:rsidRPr="00C72C31" w:rsidDel="00012FE3">
            <w:rPr>
              <w:noProof/>
              <w:sz w:val="22"/>
              <w:szCs w:val="22"/>
            </w:rPr>
            <w:delText xml:space="preserve">Friend </w:delText>
          </w:r>
          <w:r w:rsidR="00012FE3" w:rsidRPr="00434234" w:rsidDel="00012FE3">
            <w:rPr>
              <w:i/>
              <w:iCs/>
              <w:noProof/>
              <w:sz w:val="22"/>
              <w:szCs w:val="22"/>
            </w:rPr>
            <w:delText>et al</w:delText>
          </w:r>
          <w:r w:rsidR="00012FE3" w:rsidRPr="00C72C31" w:rsidDel="00012FE3">
            <w:rPr>
              <w:noProof/>
              <w:sz w:val="22"/>
              <w:szCs w:val="22"/>
            </w:rPr>
            <w:delText>., 1989</w:delText>
          </w:r>
          <w:r w:rsidR="00012FE3" w:rsidDel="00012FE3">
            <w:rPr>
              <w:noProof/>
              <w:sz w:val="22"/>
              <w:szCs w:val="22"/>
            </w:rPr>
            <w:delText xml:space="preserve">; </w:delText>
          </w:r>
          <w:r w:rsidR="00012FE3" w:rsidRPr="00C72C31" w:rsidDel="00012FE3">
            <w:rPr>
              <w:noProof/>
              <w:sz w:val="22"/>
              <w:szCs w:val="22"/>
            </w:rPr>
            <w:delText xml:space="preserve">Bresson </w:delText>
          </w:r>
          <w:r w:rsidR="00012FE3" w:rsidRPr="000B1A90" w:rsidDel="00012FE3">
            <w:rPr>
              <w:i/>
              <w:iCs/>
              <w:noProof/>
              <w:sz w:val="22"/>
              <w:szCs w:val="22"/>
            </w:rPr>
            <w:delText>et al</w:delText>
          </w:r>
          <w:r w:rsidR="00012FE3" w:rsidRPr="00C72C31" w:rsidDel="00012FE3">
            <w:rPr>
              <w:noProof/>
              <w:sz w:val="22"/>
              <w:szCs w:val="22"/>
            </w:rPr>
            <w:delText>.</w:delText>
          </w:r>
          <w:r w:rsidR="00012FE3" w:rsidDel="00012FE3">
            <w:rPr>
              <w:noProof/>
              <w:sz w:val="22"/>
              <w:szCs w:val="22"/>
            </w:rPr>
            <w:delText xml:space="preserve"> </w:delText>
          </w:r>
          <w:r w:rsidR="00012FE3" w:rsidRPr="00C72C31" w:rsidDel="00012FE3">
            <w:rPr>
              <w:noProof/>
              <w:sz w:val="22"/>
              <w:szCs w:val="22"/>
            </w:rPr>
            <w:delText>2009)</w:delText>
          </w:r>
          <w:r w:rsidR="00012FE3" w:rsidDel="00012FE3">
            <w:rPr>
              <w:sz w:val="22"/>
              <w:szCs w:val="22"/>
            </w:rPr>
            <w:fldChar w:fldCharType="end"/>
          </w:r>
          <w:r w:rsidR="00012FE3" w:rsidDel="00012FE3">
            <w:rPr>
              <w:noProof/>
              <w:sz w:val="22"/>
              <w:szCs w:val="22"/>
            </w:rPr>
            <w:delText xml:space="preserve">. </w:delText>
          </w:r>
          <w:r w:rsidR="00012FE3" w:rsidDel="00012FE3">
            <w:rPr>
              <w:sz w:val="22"/>
              <w:szCs w:val="22"/>
            </w:rPr>
            <w:delText xml:space="preserve">Thus we hypothesize explicit links between increased iWUE favoring a stress tolerance pathway (in response to higher wind turbulence, drying potential and lower soil water retention (SWR) at upper elevations (e.g., Wang </w:delText>
          </w:r>
          <w:r w:rsidR="00012FE3" w:rsidDel="00012FE3">
            <w:rPr>
              <w:i/>
              <w:iCs/>
              <w:sz w:val="22"/>
              <w:szCs w:val="22"/>
            </w:rPr>
            <w:delText xml:space="preserve">et al. </w:delText>
          </w:r>
          <w:r w:rsidR="00012FE3" w:rsidDel="00012FE3">
            <w:rPr>
              <w:sz w:val="22"/>
              <w:szCs w:val="22"/>
            </w:rPr>
            <w:delText xml:space="preserve">2017) as opposed to an emphasis on photosynthetic growth at lower ones (Butak 2014). </w:delText>
          </w:r>
        </w:del>
      </w:moveTo>
    </w:p>
    <w:p w14:paraId="5CBBA4D5" w14:textId="77777777" w:rsidR="00012FE3" w:rsidDel="00F55CC8" w:rsidRDefault="00012FE3" w:rsidP="00012FE3">
      <w:pPr>
        <w:spacing w:line="276" w:lineRule="auto"/>
        <w:jc w:val="both"/>
        <w:rPr>
          <w:del w:id="101" w:author="Smith, Nick" w:date="2021-06-23T10:57:00Z"/>
          <w:moveTo w:id="102" w:author="Smith, Nick" w:date="2021-06-23T10:52:00Z"/>
          <w:sz w:val="22"/>
          <w:szCs w:val="22"/>
        </w:rPr>
      </w:pPr>
    </w:p>
    <w:p w14:paraId="27006130" w14:textId="56A18B7A" w:rsidR="00CA7362" w:rsidRPr="00F55CC8" w:rsidDel="00C57EA1" w:rsidRDefault="00012FE3" w:rsidP="00F55CC8">
      <w:pPr>
        <w:spacing w:line="360" w:lineRule="auto"/>
        <w:rPr>
          <w:del w:id="103" w:author="Smith, Nick" w:date="2021-06-23T10:30:00Z"/>
          <w:strike/>
          <w:sz w:val="22"/>
          <w:szCs w:val="22"/>
          <w:rPrChange w:id="104" w:author="Smith, Nick" w:date="2021-06-23T11:02:00Z">
            <w:rPr>
              <w:del w:id="105" w:author="Smith, Nick" w:date="2021-06-23T10:30:00Z"/>
              <w:sz w:val="22"/>
              <w:szCs w:val="22"/>
            </w:rPr>
          </w:rPrChange>
        </w:rPr>
        <w:pPrChange w:id="106" w:author="Smith, Nick" w:date="2021-06-23T11:02:00Z">
          <w:pPr>
            <w:spacing w:line="360" w:lineRule="auto"/>
          </w:pPr>
        </w:pPrChange>
      </w:pPr>
      <w:moveTo w:id="107" w:author="Smith, Nick" w:date="2021-06-23T10:52:00Z">
        <w:del w:id="108" w:author="Smith, Nick" w:date="2021-06-23T10:57:00Z">
          <w:r w:rsidDel="00F55CC8">
            <w:rPr>
              <w:sz w:val="22"/>
              <w:szCs w:val="22"/>
            </w:rPr>
            <w:delText>The quantification of this interaction, and measure of environmental and tree traits may be pivotal (</w:delText>
          </w:r>
          <w:r w:rsidRPr="003757BC" w:rsidDel="00F55CC8">
            <w:rPr>
              <w:sz w:val="22"/>
              <w:szCs w:val="22"/>
            </w:rPr>
            <w:delText xml:space="preserve">Carlo </w:delText>
          </w:r>
          <w:r w:rsidRPr="003757BC" w:rsidDel="00F55CC8">
            <w:rPr>
              <w:i/>
              <w:iCs/>
              <w:sz w:val="22"/>
              <w:szCs w:val="22"/>
            </w:rPr>
            <w:delText xml:space="preserve">et al. </w:delText>
          </w:r>
          <w:r w:rsidRPr="003757BC" w:rsidDel="00F55CC8">
            <w:rPr>
              <w:sz w:val="22"/>
              <w:szCs w:val="22"/>
            </w:rPr>
            <w:delText>2016</w:delText>
          </w:r>
          <w:r w:rsidDel="00F55CC8">
            <w:rPr>
              <w:sz w:val="22"/>
              <w:szCs w:val="22"/>
            </w:rPr>
            <w:delText xml:space="preserve">; Foereid </w:delText>
          </w:r>
          <w:r w:rsidRPr="002F7F91" w:rsidDel="00F55CC8">
            <w:rPr>
              <w:i/>
              <w:iCs/>
              <w:sz w:val="22"/>
              <w:szCs w:val="22"/>
            </w:rPr>
            <w:delText>et al.</w:delText>
          </w:r>
          <w:r w:rsidDel="00F55CC8">
            <w:rPr>
              <w:sz w:val="22"/>
              <w:szCs w:val="22"/>
            </w:rPr>
            <w:delText xml:space="preserve"> 2016). In an earlier study in Massachusetts, scientists find similarities between C and N data according to fire history (natural versus proscribed) versus no fire involvement; however variation in elevation is too minimal to play a role </w:delText>
          </w:r>
          <w:r w:rsidRPr="003757BC" w:rsidDel="00F55CC8">
            <w:rPr>
              <w:sz w:val="22"/>
              <w:szCs w:val="22"/>
            </w:rPr>
            <w:delText>(Licht and Smith 2020)</w:delText>
          </w:r>
          <w:r w:rsidDel="00F55CC8">
            <w:rPr>
              <w:sz w:val="22"/>
              <w:szCs w:val="22"/>
            </w:rPr>
            <w:delText>. The current authors speculate a linear model demonstrates a significant influence of fire history on foliar N at Gorham cliffs and South Cadillac trails. We assert foliar Ca</w:delText>
          </w:r>
          <w:r w:rsidRPr="00172411" w:rsidDel="00F55CC8">
            <w:rPr>
              <w:sz w:val="22"/>
              <w:szCs w:val="22"/>
              <w:vertAlign w:val="superscript"/>
            </w:rPr>
            <w:delText>2+</w:delText>
          </w:r>
          <w:r w:rsidDel="00F55CC8">
            <w:rPr>
              <w:sz w:val="22"/>
              <w:szCs w:val="22"/>
            </w:rPr>
            <w:delText>, P, K</w:delText>
          </w:r>
          <w:r w:rsidRPr="00172411" w:rsidDel="00F55CC8">
            <w:rPr>
              <w:sz w:val="22"/>
              <w:szCs w:val="22"/>
              <w:vertAlign w:val="superscript"/>
            </w:rPr>
            <w:delText>+</w:delText>
          </w:r>
          <w:r w:rsidDel="00F55CC8">
            <w:rPr>
              <w:sz w:val="22"/>
              <w:szCs w:val="22"/>
            </w:rPr>
            <w:delText>, Mg</w:delText>
          </w:r>
          <w:r w:rsidRPr="00ED00E0" w:rsidDel="00F55CC8">
            <w:rPr>
              <w:sz w:val="22"/>
              <w:szCs w:val="22"/>
              <w:vertAlign w:val="superscript"/>
            </w:rPr>
            <w:delText>2+</w:delText>
          </w:r>
          <w:r w:rsidDel="00F55CC8">
            <w:rPr>
              <w:sz w:val="22"/>
              <w:szCs w:val="22"/>
            </w:rPr>
            <w:delText>, Al and Zn are impacted by elevation gradient changes, such as a decrease in Ca</w:delText>
          </w:r>
          <w:r w:rsidRPr="00ED00E0" w:rsidDel="00F55CC8">
            <w:rPr>
              <w:sz w:val="22"/>
              <w:szCs w:val="22"/>
              <w:vertAlign w:val="superscript"/>
            </w:rPr>
            <w:delText>2+</w:delText>
          </w:r>
          <w:r w:rsidDel="00F55CC8">
            <w:rPr>
              <w:sz w:val="22"/>
              <w:szCs w:val="22"/>
              <w:vertAlign w:val="superscript"/>
            </w:rPr>
            <w:delText xml:space="preserve"> </w:delText>
          </w:r>
          <w:r w:rsidDel="00F55CC8">
            <w:rPr>
              <w:sz w:val="22"/>
              <w:szCs w:val="22"/>
            </w:rPr>
            <w:delText>as elevation is gained; increases in P at the two 1947 fire sites; an increase in K</w:delText>
          </w:r>
          <w:r w:rsidRPr="00ED00E0" w:rsidDel="00F55CC8">
            <w:rPr>
              <w:sz w:val="22"/>
              <w:szCs w:val="22"/>
              <w:vertAlign w:val="superscript"/>
            </w:rPr>
            <w:delText>+</w:delText>
          </w:r>
          <w:r w:rsidDel="00F55CC8">
            <w:rPr>
              <w:sz w:val="22"/>
              <w:szCs w:val="22"/>
              <w:vertAlign w:val="superscript"/>
            </w:rPr>
            <w:delText xml:space="preserve"> </w:delText>
          </w:r>
          <w:r w:rsidDel="00F55CC8">
            <w:rPr>
              <w:sz w:val="22"/>
              <w:szCs w:val="22"/>
            </w:rPr>
            <w:delText>for non-fire locations and higher availability of Mg</w:delText>
          </w:r>
          <w:r w:rsidRPr="00ED00E0" w:rsidDel="00F55CC8">
            <w:rPr>
              <w:sz w:val="22"/>
              <w:szCs w:val="22"/>
              <w:vertAlign w:val="superscript"/>
            </w:rPr>
            <w:delText>2+</w:delText>
          </w:r>
          <w:r w:rsidDel="00F55CC8">
            <w:rPr>
              <w:sz w:val="22"/>
              <w:szCs w:val="22"/>
            </w:rPr>
            <w:delText>, Al and Zn at low elevation, especially where pyrolysis occurred at Gorham cliffs. The expectations for micronutrient concentrations at Mt. Desert are based on previous findings in a pine barren encompassing non-glaciated soils exposed to forest fire, anthropogenic fire and no fire treatments (Licht and Smith 2020).</w:delText>
          </w:r>
        </w:del>
      </w:moveTo>
      <w:moveToRangeEnd w:id="84"/>
    </w:p>
    <w:p w14:paraId="549D36AB" w14:textId="656278BF" w:rsidR="00CA7362" w:rsidDel="00F55CC8" w:rsidRDefault="00CA7362" w:rsidP="00CA7362">
      <w:pPr>
        <w:spacing w:line="360" w:lineRule="auto"/>
        <w:rPr>
          <w:del w:id="109" w:author="Smith, Nick" w:date="2021-06-23T11:02:00Z"/>
          <w:sz w:val="22"/>
          <w:szCs w:val="22"/>
        </w:rPr>
      </w:pPr>
      <w:del w:id="110" w:author="Smith, Nick" w:date="2021-06-23T11:02:00Z">
        <w:r w:rsidDel="00F55CC8">
          <w:rPr>
            <w:sz w:val="22"/>
            <w:szCs w:val="22"/>
          </w:rPr>
          <w:delText xml:space="preserve">First, we assess to what degree aspect </w:delText>
        </w:r>
        <w:r w:rsidRPr="003757BC" w:rsidDel="00F55CC8">
          <w:rPr>
            <w:sz w:val="22"/>
            <w:szCs w:val="22"/>
          </w:rPr>
          <w:delText>(</w:delText>
        </w:r>
        <w:r w:rsidDel="00F55CC8">
          <w:rPr>
            <w:sz w:val="22"/>
            <w:szCs w:val="22"/>
          </w:rPr>
          <w:delText xml:space="preserve">that is, colonies facing </w:delText>
        </w:r>
        <w:r w:rsidRPr="003757BC" w:rsidDel="00F55CC8">
          <w:rPr>
            <w:sz w:val="22"/>
            <w:szCs w:val="22"/>
          </w:rPr>
          <w:delText xml:space="preserve">a particular direction) </w:delText>
        </w:r>
        <w:r w:rsidDel="00F55CC8">
          <w:rPr>
            <w:sz w:val="22"/>
            <w:szCs w:val="22"/>
          </w:rPr>
          <w:delText xml:space="preserve">reflects persistence (denoted by foliar C </w:delText>
        </w:r>
        <w:r w:rsidR="00935094" w:rsidDel="00F55CC8">
          <w:rPr>
            <w:sz w:val="22"/>
            <w:szCs w:val="22"/>
          </w:rPr>
          <w:delText xml:space="preserve">abundance </w:delText>
        </w:r>
        <w:r w:rsidDel="00F55CC8">
          <w:rPr>
            <w:sz w:val="22"/>
            <w:szCs w:val="22"/>
          </w:rPr>
          <w:delText>and higher soil water retention</w:delText>
        </w:r>
        <w:r w:rsidR="00935094" w:rsidDel="00F55CC8">
          <w:rPr>
            <w:sz w:val="22"/>
            <w:szCs w:val="22"/>
          </w:rPr>
          <w:delText xml:space="preserve">, </w:delText>
        </w:r>
        <w:r w:rsidDel="00F55CC8">
          <w:rPr>
            <w:sz w:val="22"/>
            <w:szCs w:val="22"/>
          </w:rPr>
          <w:delText>SWR). The authors stipulate trees lying in a south to western compass orientation show higher growth potential (as measured by higher foliar C) versus those with an east to south aspect. Likewise, we theorize the combination of a gentle</w:delText>
        </w:r>
        <w:r w:rsidRPr="003757BC" w:rsidDel="00F55CC8">
          <w:rPr>
            <w:sz w:val="22"/>
            <w:szCs w:val="22"/>
          </w:rPr>
          <w:delText xml:space="preserve"> </w:delText>
        </w:r>
        <w:r w:rsidDel="00F55CC8">
          <w:rPr>
            <w:sz w:val="22"/>
            <w:szCs w:val="22"/>
          </w:rPr>
          <w:delText xml:space="preserve">3° </w:delText>
        </w:r>
        <w:r w:rsidRPr="003757BC" w:rsidDel="00F55CC8">
          <w:rPr>
            <w:sz w:val="22"/>
            <w:szCs w:val="22"/>
          </w:rPr>
          <w:delText xml:space="preserve">slope </w:delText>
        </w:r>
        <w:r w:rsidDel="00F55CC8">
          <w:rPr>
            <w:sz w:val="22"/>
            <w:szCs w:val="22"/>
          </w:rPr>
          <w:delText>and low elevation, such as Wonderland,  accompanied by</w:delText>
        </w:r>
        <w:r w:rsidRPr="003757BC" w:rsidDel="00F55CC8">
          <w:rPr>
            <w:sz w:val="22"/>
            <w:szCs w:val="22"/>
          </w:rPr>
          <w:delText xml:space="preserve"> </w:delText>
        </w:r>
        <w:r w:rsidDel="00F55CC8">
          <w:rPr>
            <w:sz w:val="22"/>
            <w:szCs w:val="22"/>
          </w:rPr>
          <w:delText>less</w:delText>
        </w:r>
        <w:r w:rsidRPr="003757BC" w:rsidDel="00F55CC8">
          <w:rPr>
            <w:sz w:val="22"/>
            <w:szCs w:val="22"/>
          </w:rPr>
          <w:delText xml:space="preserve"> soil </w:delText>
        </w:r>
        <w:r w:rsidDel="00F55CC8">
          <w:rPr>
            <w:sz w:val="22"/>
            <w:szCs w:val="22"/>
          </w:rPr>
          <w:delText xml:space="preserve">moisture </w:delText>
        </w:r>
        <w:r w:rsidRPr="003757BC" w:rsidDel="00F55CC8">
          <w:rPr>
            <w:sz w:val="22"/>
            <w:szCs w:val="22"/>
          </w:rPr>
          <w:delText xml:space="preserve">drainage </w:delText>
        </w:r>
        <w:r w:rsidRPr="003757BC" w:rsidDel="00F55CC8">
          <w:rPr>
            <w:sz w:val="22"/>
            <w:szCs w:val="22"/>
          </w:rPr>
          <w:fldChar w:fldCharType="begin" w:fldLock="1"/>
        </w:r>
        <w:r w:rsidRPr="003757BC" w:rsidDel="00F55CC8">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Pr="003757BC" w:rsidDel="00F55CC8">
          <w:rPr>
            <w:sz w:val="22"/>
            <w:szCs w:val="22"/>
          </w:rPr>
          <w:fldChar w:fldCharType="separate"/>
        </w:r>
        <w:r w:rsidRPr="003757BC" w:rsidDel="00F55CC8">
          <w:rPr>
            <w:noProof/>
            <w:sz w:val="22"/>
            <w:szCs w:val="22"/>
          </w:rPr>
          <w:delText>(Howard and Stelacio 2011</w:delText>
        </w:r>
        <w:r w:rsidDel="00F55CC8">
          <w:rPr>
            <w:noProof/>
            <w:sz w:val="22"/>
            <w:szCs w:val="22"/>
          </w:rPr>
          <w:delText>;</w:delText>
        </w:r>
        <w:r w:rsidRPr="00E5034B" w:rsidDel="00F55CC8">
          <w:rPr>
            <w:noProof/>
            <w:sz w:val="22"/>
            <w:szCs w:val="22"/>
          </w:rPr>
          <w:delText xml:space="preserve"> </w:delText>
        </w:r>
        <w:r w:rsidRPr="003757BC" w:rsidDel="00F55CC8">
          <w:rPr>
            <w:noProof/>
            <w:sz w:val="22"/>
            <w:szCs w:val="22"/>
          </w:rPr>
          <w:delText>Hanson, 2017)</w:delText>
        </w:r>
        <w:r w:rsidRPr="003757BC" w:rsidDel="00F55CC8">
          <w:rPr>
            <w:sz w:val="22"/>
            <w:szCs w:val="22"/>
          </w:rPr>
          <w:fldChar w:fldCharType="end"/>
        </w:r>
        <w:r w:rsidDel="00F55CC8">
          <w:rPr>
            <w:sz w:val="22"/>
            <w:szCs w:val="22"/>
          </w:rPr>
          <w:delText>, is more serendipitous to resilience than a free-flowing 31° slope at Gorham cliffs.</w:delText>
        </w:r>
      </w:del>
    </w:p>
    <w:p w14:paraId="2E471BDC" w14:textId="0DBF1D4B" w:rsidR="00CA7362" w:rsidDel="00F55CC8" w:rsidRDefault="00CA7362" w:rsidP="00CA7362">
      <w:pPr>
        <w:spacing w:line="360" w:lineRule="auto"/>
        <w:rPr>
          <w:del w:id="111" w:author="Smith, Nick" w:date="2021-06-23T11:02:00Z"/>
          <w:sz w:val="22"/>
          <w:szCs w:val="22"/>
        </w:rPr>
      </w:pPr>
    </w:p>
    <w:p w14:paraId="79048350" w14:textId="39AB441E" w:rsidR="00CA7362" w:rsidDel="00F55CC8" w:rsidRDefault="00CA7362" w:rsidP="00CA7362">
      <w:pPr>
        <w:spacing w:line="360" w:lineRule="auto"/>
        <w:rPr>
          <w:del w:id="112" w:author="Smith, Nick" w:date="2021-06-23T11:02:00Z"/>
          <w:sz w:val="22"/>
          <w:szCs w:val="22"/>
        </w:rPr>
      </w:pPr>
      <w:del w:id="113" w:author="Smith, Nick" w:date="2021-06-23T11:02:00Z">
        <w:r w:rsidDel="00F55CC8">
          <w:rPr>
            <w:sz w:val="22"/>
            <w:szCs w:val="22"/>
          </w:rPr>
          <w:delText xml:space="preserve">Investigators theorize the mechanics of change which occur at higher elevation signal shorter stature, smaller DBH, narrower canopy and sparser clustering (greater distance between conspecific neighbors) compared to low elevation trees. We posit growth responses are especially vigorous at sites unexposed to the 1947 fire. </w:delText>
        </w:r>
        <w:r w:rsidDel="00F55CC8">
          <w:rPr>
            <w:color w:val="000000" w:themeColor="text1"/>
            <w:sz w:val="22"/>
            <w:szCs w:val="22"/>
          </w:rPr>
          <w:delText>Regardless of fire history, we stipulate pitch pine clustering (stand density) is more vigorous in spaces conspicuously lacking shade, where this species outcompetes red spruce (</w:delText>
        </w:r>
        <w:r w:rsidDel="00F55CC8">
          <w:rPr>
            <w:i/>
            <w:iCs/>
            <w:color w:val="000000" w:themeColor="text1"/>
            <w:sz w:val="22"/>
            <w:szCs w:val="22"/>
          </w:rPr>
          <w:delText>Picea rubens</w:delText>
        </w:r>
        <w:r w:rsidDel="00F55CC8">
          <w:rPr>
            <w:color w:val="000000" w:themeColor="text1"/>
            <w:sz w:val="22"/>
            <w:szCs w:val="22"/>
          </w:rPr>
          <w:delText>), hemlock (</w:delText>
        </w:r>
        <w:r w:rsidDel="00F55CC8">
          <w:rPr>
            <w:i/>
            <w:iCs/>
            <w:color w:val="000000" w:themeColor="text1"/>
            <w:sz w:val="22"/>
            <w:szCs w:val="22"/>
          </w:rPr>
          <w:delText>Tsuga canadensis</w:delText>
        </w:r>
        <w:r w:rsidDel="00F55CC8">
          <w:rPr>
            <w:color w:val="000000" w:themeColor="text1"/>
            <w:sz w:val="22"/>
            <w:szCs w:val="22"/>
          </w:rPr>
          <w:delText>) and balsam fir (</w:delText>
        </w:r>
        <w:r w:rsidDel="00F55CC8">
          <w:rPr>
            <w:i/>
            <w:iCs/>
            <w:color w:val="000000" w:themeColor="text1"/>
            <w:sz w:val="22"/>
            <w:szCs w:val="22"/>
          </w:rPr>
          <w:delText>Abies balsamea</w:delText>
        </w:r>
        <w:r w:rsidDel="00F55CC8">
          <w:rPr>
            <w:color w:val="000000" w:themeColor="text1"/>
            <w:sz w:val="22"/>
            <w:szCs w:val="22"/>
          </w:rPr>
          <w:delText>)</w:delText>
        </w:r>
        <w:r w:rsidDel="00F55CC8">
          <w:rPr>
            <w:sz w:val="22"/>
            <w:szCs w:val="22"/>
          </w:rPr>
          <w:delText>—with South Cadillac and Wonderland trails likely the best cluster candidates based on solar exposure.</w:delText>
        </w:r>
      </w:del>
    </w:p>
    <w:p w14:paraId="3D2E7D56" w14:textId="7A6101CB" w:rsidR="00CA7362" w:rsidDel="00F55CC8" w:rsidRDefault="00CA7362" w:rsidP="00CA7362">
      <w:pPr>
        <w:spacing w:line="360" w:lineRule="auto"/>
        <w:rPr>
          <w:del w:id="114" w:author="Smith, Nick" w:date="2021-06-23T11:02:00Z"/>
          <w:sz w:val="22"/>
          <w:szCs w:val="22"/>
        </w:rPr>
      </w:pPr>
    </w:p>
    <w:p w14:paraId="3B8B2E06" w14:textId="337E9625" w:rsidR="00CA7362" w:rsidDel="00F55CC8" w:rsidRDefault="00935094" w:rsidP="00CA7362">
      <w:pPr>
        <w:spacing w:line="360" w:lineRule="auto"/>
        <w:rPr>
          <w:del w:id="115" w:author="Smith, Nick" w:date="2021-06-23T11:02:00Z"/>
          <w:moveFrom w:id="116" w:author="Smith, Nick" w:date="2021-06-23T10:52:00Z"/>
          <w:sz w:val="22"/>
          <w:szCs w:val="22"/>
        </w:rPr>
      </w:pPr>
      <w:moveFromRangeStart w:id="117" w:author="Smith, Nick" w:date="2021-06-23T10:52:00Z" w:name="move75337977"/>
      <w:moveFrom w:id="118" w:author="Smith, Nick" w:date="2021-06-23T10:52:00Z">
        <w:del w:id="119" w:author="Smith, Nick" w:date="2021-06-23T11:02:00Z">
          <w:r w:rsidDel="00F55CC8">
            <w:rPr>
              <w:sz w:val="22"/>
              <w:szCs w:val="22"/>
            </w:rPr>
            <w:delText>We further assume fire history and elevation gradients interact in a</w:delText>
          </w:r>
          <w:r w:rsidRPr="003757BC" w:rsidDel="00F55CC8">
            <w:rPr>
              <w:sz w:val="22"/>
              <w:szCs w:val="22"/>
            </w:rPr>
            <w:delText xml:space="preserve"> post-pyrogenic era</w:delText>
          </w:r>
          <w:r w:rsidDel="00F55CC8">
            <w:rPr>
              <w:sz w:val="22"/>
              <w:szCs w:val="22"/>
            </w:rPr>
            <w:delText xml:space="preserve"> to promote foliar C and water use efficiency (Stambaugh </w:delText>
          </w:r>
          <w:r w:rsidDel="00F55CC8">
            <w:rPr>
              <w:i/>
              <w:iCs/>
              <w:sz w:val="22"/>
              <w:szCs w:val="22"/>
            </w:rPr>
            <w:delText>et al.</w:delText>
          </w:r>
          <w:r w:rsidDel="00F55CC8">
            <w:rPr>
              <w:sz w:val="22"/>
              <w:szCs w:val="22"/>
            </w:rPr>
            <w:delText xml:space="preserve"> 2015)</w:delText>
          </w:r>
          <w:r w:rsidRPr="003757BC" w:rsidDel="00F55CC8">
            <w:rPr>
              <w:sz w:val="22"/>
              <w:szCs w:val="22"/>
            </w:rPr>
            <w:delText xml:space="preserve">. </w:delText>
          </w:r>
          <w:r w:rsidR="00CA7362" w:rsidDel="00F55CC8">
            <w:rPr>
              <w:sz w:val="22"/>
              <w:szCs w:val="22"/>
            </w:rPr>
            <w:delText xml:space="preserve">To tease out nuances in intrinsic water use efficiency (iWUE) between trees according to fire history and elevation gradients, we consider observational data gathered in </w:delText>
          </w:r>
          <w:r w:rsidR="00CA7362" w:rsidRPr="003757BC" w:rsidDel="00F55CC8">
            <w:rPr>
              <w:sz w:val="22"/>
              <w:szCs w:val="22"/>
            </w:rPr>
            <w:delText>Pennsylvania and West Virginia</w:delText>
          </w:r>
          <w:r w:rsidR="00CA7362" w:rsidDel="00F55CC8">
            <w:rPr>
              <w:sz w:val="22"/>
              <w:szCs w:val="22"/>
            </w:rPr>
            <w:delText xml:space="preserve"> pine barrens </w:delText>
          </w:r>
          <w:r w:rsidR="00CA7362" w:rsidDel="00F55CC8">
            <w:rPr>
              <w:color w:val="000000" w:themeColor="text1"/>
              <w:sz w:val="22"/>
              <w:szCs w:val="22"/>
            </w:rPr>
            <w:delText xml:space="preserve">(Howard and Stelacio 2011). </w:delText>
          </w:r>
          <w:r w:rsidR="00CA7362" w:rsidDel="00F55CC8">
            <w:rPr>
              <w:sz w:val="22"/>
              <w:szCs w:val="22"/>
            </w:rPr>
            <w:delText xml:space="preserve">There, as elsewhere, elevational gradients are shown to have a strong impact on increases in photosynthesis, stomatal conductance, and leaf N </w:delText>
          </w:r>
          <w:r w:rsidR="00CA7362" w:rsidDel="00F55CC8">
            <w:rPr>
              <w:sz w:val="22"/>
              <w:szCs w:val="22"/>
            </w:rPr>
            <w:fldChar w:fldCharType="begin" w:fldLock="1"/>
          </w:r>
          <w:r w:rsidR="00CA7362" w:rsidDel="00F55CC8">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CA7362" w:rsidDel="00F55CC8">
            <w:rPr>
              <w:sz w:val="22"/>
              <w:szCs w:val="22"/>
            </w:rPr>
            <w:fldChar w:fldCharType="separate"/>
          </w:r>
          <w:r w:rsidR="00CA7362" w:rsidRPr="00C72C31" w:rsidDel="00F55CC8">
            <w:rPr>
              <w:noProof/>
              <w:sz w:val="22"/>
              <w:szCs w:val="22"/>
            </w:rPr>
            <w:delText>(</w:delText>
          </w:r>
          <w:r w:rsidR="00CA7362" w:rsidRPr="00E5034B" w:rsidDel="00F55CC8">
            <w:rPr>
              <w:noProof/>
              <w:sz w:val="22"/>
              <w:szCs w:val="22"/>
            </w:rPr>
            <w:delText xml:space="preserve"> </w:delText>
          </w:r>
          <w:r w:rsidR="00CA7362" w:rsidRPr="00C72C31" w:rsidDel="00F55CC8">
            <w:rPr>
              <w:noProof/>
              <w:sz w:val="22"/>
              <w:szCs w:val="22"/>
            </w:rPr>
            <w:delText xml:space="preserve">Körner </w:delText>
          </w:r>
          <w:r w:rsidR="00CA7362" w:rsidRPr="00061563" w:rsidDel="00F55CC8">
            <w:rPr>
              <w:i/>
              <w:iCs/>
              <w:noProof/>
              <w:sz w:val="22"/>
              <w:szCs w:val="22"/>
            </w:rPr>
            <w:delText>et al</w:delText>
          </w:r>
          <w:r w:rsidR="00CA7362" w:rsidRPr="00C72C31" w:rsidDel="00F55CC8">
            <w:rPr>
              <w:noProof/>
              <w:sz w:val="22"/>
              <w:szCs w:val="22"/>
            </w:rPr>
            <w:delText>., 1986</w:delText>
          </w:r>
          <w:r w:rsidR="00CA7362" w:rsidDel="00F55CC8">
            <w:rPr>
              <w:noProof/>
              <w:sz w:val="22"/>
              <w:szCs w:val="22"/>
            </w:rPr>
            <w:delText xml:space="preserve">; </w:delText>
          </w:r>
          <w:r w:rsidR="00CA7362" w:rsidRPr="00C72C31" w:rsidDel="00F55CC8">
            <w:rPr>
              <w:noProof/>
              <w:sz w:val="22"/>
              <w:szCs w:val="22"/>
            </w:rPr>
            <w:delText xml:space="preserve">Friend </w:delText>
          </w:r>
          <w:r w:rsidR="00CA7362" w:rsidRPr="00434234" w:rsidDel="00F55CC8">
            <w:rPr>
              <w:i/>
              <w:iCs/>
              <w:noProof/>
              <w:sz w:val="22"/>
              <w:szCs w:val="22"/>
            </w:rPr>
            <w:delText>et al</w:delText>
          </w:r>
          <w:r w:rsidR="00CA7362" w:rsidRPr="00C72C31" w:rsidDel="00F55CC8">
            <w:rPr>
              <w:noProof/>
              <w:sz w:val="22"/>
              <w:szCs w:val="22"/>
            </w:rPr>
            <w:delText>., 1989</w:delText>
          </w:r>
          <w:r w:rsidR="00CA7362" w:rsidDel="00F55CC8">
            <w:rPr>
              <w:noProof/>
              <w:sz w:val="22"/>
              <w:szCs w:val="22"/>
            </w:rPr>
            <w:delText xml:space="preserve">; </w:delText>
          </w:r>
          <w:r w:rsidR="00CA7362" w:rsidRPr="00C72C31" w:rsidDel="00F55CC8">
            <w:rPr>
              <w:noProof/>
              <w:sz w:val="22"/>
              <w:szCs w:val="22"/>
            </w:rPr>
            <w:delText xml:space="preserve">Bresson </w:delText>
          </w:r>
          <w:r w:rsidR="00CA7362" w:rsidRPr="000B1A90" w:rsidDel="00F55CC8">
            <w:rPr>
              <w:i/>
              <w:iCs/>
              <w:noProof/>
              <w:sz w:val="22"/>
              <w:szCs w:val="22"/>
            </w:rPr>
            <w:delText>et al</w:delText>
          </w:r>
          <w:r w:rsidR="00CA7362" w:rsidRPr="00C72C31" w:rsidDel="00F55CC8">
            <w:rPr>
              <w:noProof/>
              <w:sz w:val="22"/>
              <w:szCs w:val="22"/>
            </w:rPr>
            <w:delText>.</w:delText>
          </w:r>
          <w:r w:rsidR="00CA7362" w:rsidDel="00F55CC8">
            <w:rPr>
              <w:noProof/>
              <w:sz w:val="22"/>
              <w:szCs w:val="22"/>
            </w:rPr>
            <w:delText xml:space="preserve"> </w:delText>
          </w:r>
          <w:r w:rsidR="00CA7362" w:rsidRPr="00C72C31" w:rsidDel="00F55CC8">
            <w:rPr>
              <w:noProof/>
              <w:sz w:val="22"/>
              <w:szCs w:val="22"/>
            </w:rPr>
            <w:delText>2009)</w:delText>
          </w:r>
          <w:r w:rsidR="00CA7362" w:rsidDel="00F55CC8">
            <w:rPr>
              <w:sz w:val="22"/>
              <w:szCs w:val="22"/>
            </w:rPr>
            <w:fldChar w:fldCharType="end"/>
          </w:r>
          <w:r w:rsidR="00CA7362" w:rsidDel="00F55CC8">
            <w:rPr>
              <w:noProof/>
              <w:sz w:val="22"/>
              <w:szCs w:val="22"/>
            </w:rPr>
            <w:delText xml:space="preserve">. </w:delText>
          </w:r>
          <w:r w:rsidR="00CA7362" w:rsidDel="00F55CC8">
            <w:rPr>
              <w:sz w:val="22"/>
              <w:szCs w:val="22"/>
            </w:rPr>
            <w:delText xml:space="preserve">Thus we hypothesize explicit links between increased iWUE favoring a stress tolerance pathway (in response to higher wind turbulence, drying potential and lower soil water retention (SWR) at upper elevations (e.g., Wang </w:delText>
          </w:r>
          <w:r w:rsidR="00CA7362" w:rsidDel="00F55CC8">
            <w:rPr>
              <w:i/>
              <w:iCs/>
              <w:sz w:val="22"/>
              <w:szCs w:val="22"/>
            </w:rPr>
            <w:delText xml:space="preserve">et al. </w:delText>
          </w:r>
          <w:r w:rsidR="00CA7362" w:rsidDel="00F55CC8">
            <w:rPr>
              <w:sz w:val="22"/>
              <w:szCs w:val="22"/>
            </w:rPr>
            <w:delText xml:space="preserve">2017) as opposed to an emphasis on photosynthetic growth at lower ones (Butak 2014). </w:delText>
          </w:r>
        </w:del>
      </w:moveFrom>
    </w:p>
    <w:p w14:paraId="65717797" w14:textId="1A52D8F1" w:rsidR="00CA7362" w:rsidDel="00F55CC8" w:rsidRDefault="00CA7362" w:rsidP="00CA7362">
      <w:pPr>
        <w:spacing w:line="276" w:lineRule="auto"/>
        <w:jc w:val="both"/>
        <w:rPr>
          <w:del w:id="120" w:author="Smith, Nick" w:date="2021-06-23T11:02:00Z"/>
          <w:moveFrom w:id="121" w:author="Smith, Nick" w:date="2021-06-23T10:52:00Z"/>
          <w:sz w:val="22"/>
          <w:szCs w:val="22"/>
        </w:rPr>
      </w:pPr>
    </w:p>
    <w:p w14:paraId="4D05CCC6" w14:textId="4E3F259D" w:rsidR="00CA7362" w:rsidDel="00F55CC8" w:rsidRDefault="00CA7362" w:rsidP="00CA7362">
      <w:pPr>
        <w:spacing w:line="360" w:lineRule="auto"/>
        <w:jc w:val="both"/>
        <w:rPr>
          <w:del w:id="122" w:author="Smith, Nick" w:date="2021-06-23T11:02:00Z"/>
          <w:sz w:val="22"/>
          <w:szCs w:val="22"/>
        </w:rPr>
      </w:pPr>
      <w:moveFrom w:id="123" w:author="Smith, Nick" w:date="2021-06-23T10:52:00Z">
        <w:del w:id="124" w:author="Smith, Nick" w:date="2021-06-23T11:02:00Z">
          <w:r w:rsidDel="00F55CC8">
            <w:rPr>
              <w:sz w:val="22"/>
              <w:szCs w:val="22"/>
            </w:rPr>
            <w:delText>The quantification of this interaction, and measure of environmental and tree traits may be pivotal (</w:delText>
          </w:r>
          <w:r w:rsidRPr="003757BC" w:rsidDel="00F55CC8">
            <w:rPr>
              <w:sz w:val="22"/>
              <w:szCs w:val="22"/>
            </w:rPr>
            <w:delText xml:space="preserve">Carlo </w:delText>
          </w:r>
          <w:r w:rsidRPr="003757BC" w:rsidDel="00F55CC8">
            <w:rPr>
              <w:i/>
              <w:iCs/>
              <w:sz w:val="22"/>
              <w:szCs w:val="22"/>
            </w:rPr>
            <w:delText xml:space="preserve">et al. </w:delText>
          </w:r>
          <w:r w:rsidRPr="003757BC" w:rsidDel="00F55CC8">
            <w:rPr>
              <w:sz w:val="22"/>
              <w:szCs w:val="22"/>
            </w:rPr>
            <w:delText>2016</w:delText>
          </w:r>
          <w:r w:rsidDel="00F55CC8">
            <w:rPr>
              <w:sz w:val="22"/>
              <w:szCs w:val="22"/>
            </w:rPr>
            <w:delText xml:space="preserve">; Foereid </w:delText>
          </w:r>
          <w:r w:rsidRPr="002F7F91" w:rsidDel="00F55CC8">
            <w:rPr>
              <w:i/>
              <w:iCs/>
              <w:sz w:val="22"/>
              <w:szCs w:val="22"/>
            </w:rPr>
            <w:delText>et al.</w:delText>
          </w:r>
          <w:r w:rsidDel="00F55CC8">
            <w:rPr>
              <w:sz w:val="22"/>
              <w:szCs w:val="22"/>
            </w:rPr>
            <w:delText xml:space="preserve"> 2016). In an earlier study in Massachusetts, scientists find similarities between C and N data according to fire history (natural versus proscribed) versus no fire involvement; however variation in elevation is too minimal to play a role </w:delText>
          </w:r>
          <w:r w:rsidRPr="003757BC" w:rsidDel="00F55CC8">
            <w:rPr>
              <w:sz w:val="22"/>
              <w:szCs w:val="22"/>
            </w:rPr>
            <w:delText>(Licht and Smith 2020)</w:delText>
          </w:r>
          <w:r w:rsidDel="00F55CC8">
            <w:rPr>
              <w:sz w:val="22"/>
              <w:szCs w:val="22"/>
            </w:rPr>
            <w:delText>. The current authors speculate a linear model demonstrates a significant influence of fire history on foliar N at Gorham cliffs and South Cadillac trails. We assert foliar Ca</w:delText>
          </w:r>
          <w:r w:rsidRPr="00172411" w:rsidDel="00F55CC8">
            <w:rPr>
              <w:sz w:val="22"/>
              <w:szCs w:val="22"/>
              <w:vertAlign w:val="superscript"/>
            </w:rPr>
            <w:delText>2+</w:delText>
          </w:r>
          <w:r w:rsidDel="00F55CC8">
            <w:rPr>
              <w:sz w:val="22"/>
              <w:szCs w:val="22"/>
            </w:rPr>
            <w:delText>, P, K</w:delText>
          </w:r>
          <w:r w:rsidRPr="00172411" w:rsidDel="00F55CC8">
            <w:rPr>
              <w:sz w:val="22"/>
              <w:szCs w:val="22"/>
              <w:vertAlign w:val="superscript"/>
            </w:rPr>
            <w:delText>+</w:delText>
          </w:r>
          <w:r w:rsidDel="00F55CC8">
            <w:rPr>
              <w:sz w:val="22"/>
              <w:szCs w:val="22"/>
            </w:rPr>
            <w:delText>, Mg</w:delText>
          </w:r>
          <w:r w:rsidRPr="00ED00E0" w:rsidDel="00F55CC8">
            <w:rPr>
              <w:sz w:val="22"/>
              <w:szCs w:val="22"/>
              <w:vertAlign w:val="superscript"/>
            </w:rPr>
            <w:delText>2+</w:delText>
          </w:r>
          <w:r w:rsidDel="00F55CC8">
            <w:rPr>
              <w:sz w:val="22"/>
              <w:szCs w:val="22"/>
            </w:rPr>
            <w:delText>, Al and Zn are impacted by elevation gradient changes, such as a decrease in Ca</w:delText>
          </w:r>
          <w:r w:rsidRPr="00ED00E0" w:rsidDel="00F55CC8">
            <w:rPr>
              <w:sz w:val="22"/>
              <w:szCs w:val="22"/>
              <w:vertAlign w:val="superscript"/>
            </w:rPr>
            <w:delText>2+</w:delText>
          </w:r>
          <w:r w:rsidDel="00F55CC8">
            <w:rPr>
              <w:sz w:val="22"/>
              <w:szCs w:val="22"/>
              <w:vertAlign w:val="superscript"/>
            </w:rPr>
            <w:delText xml:space="preserve"> </w:delText>
          </w:r>
          <w:r w:rsidDel="00F55CC8">
            <w:rPr>
              <w:sz w:val="22"/>
              <w:szCs w:val="22"/>
            </w:rPr>
            <w:delText>as elevation is gained; increases in P at the two 1947 fire sites; an increase in K</w:delText>
          </w:r>
          <w:r w:rsidRPr="00ED00E0" w:rsidDel="00F55CC8">
            <w:rPr>
              <w:sz w:val="22"/>
              <w:szCs w:val="22"/>
              <w:vertAlign w:val="superscript"/>
            </w:rPr>
            <w:delText>+</w:delText>
          </w:r>
          <w:r w:rsidDel="00F55CC8">
            <w:rPr>
              <w:sz w:val="22"/>
              <w:szCs w:val="22"/>
              <w:vertAlign w:val="superscript"/>
            </w:rPr>
            <w:delText xml:space="preserve"> </w:delText>
          </w:r>
          <w:r w:rsidDel="00F55CC8">
            <w:rPr>
              <w:sz w:val="22"/>
              <w:szCs w:val="22"/>
            </w:rPr>
            <w:delText>for non-fire locations and higher availability of Mg</w:delText>
          </w:r>
          <w:r w:rsidRPr="00ED00E0" w:rsidDel="00F55CC8">
            <w:rPr>
              <w:sz w:val="22"/>
              <w:szCs w:val="22"/>
              <w:vertAlign w:val="superscript"/>
            </w:rPr>
            <w:delText>2+</w:delText>
          </w:r>
          <w:r w:rsidDel="00F55CC8">
            <w:rPr>
              <w:sz w:val="22"/>
              <w:szCs w:val="22"/>
            </w:rPr>
            <w:delText>, Al and Zn at low elevation, especially where pyrolysis occurred at Gorham cliffs. The expectations for micronutrient concentrations at Mt. Desert are based on previous findings in a pine barren encompassing non-glaciated soils exposed to forest fire, anthropogenic fire and no fire treatments (Licht and Smith 2020).</w:delText>
          </w:r>
        </w:del>
      </w:moveFrom>
      <w:moveFromRangeEnd w:id="117"/>
    </w:p>
    <w:p w14:paraId="728D9780" w14:textId="6792D29F" w:rsidR="00CA7362" w:rsidDel="00F55CC8" w:rsidRDefault="00CA7362" w:rsidP="00CA7362">
      <w:pPr>
        <w:spacing w:line="360" w:lineRule="auto"/>
        <w:jc w:val="both"/>
        <w:rPr>
          <w:del w:id="125" w:author="Smith, Nick" w:date="2021-06-23T11:02:00Z"/>
          <w:sz w:val="22"/>
          <w:szCs w:val="22"/>
        </w:rPr>
      </w:pPr>
    </w:p>
    <w:p w14:paraId="3CFA05F5" w14:textId="119A47C5" w:rsidR="00CA7362" w:rsidDel="00F55CC8" w:rsidRDefault="00CA7362" w:rsidP="00CA7362">
      <w:pPr>
        <w:spacing w:line="360" w:lineRule="auto"/>
        <w:rPr>
          <w:del w:id="126" w:author="Smith, Nick" w:date="2021-06-23T11:02:00Z"/>
          <w:sz w:val="22"/>
          <w:szCs w:val="22"/>
        </w:rPr>
      </w:pPr>
      <w:moveFromRangeStart w:id="127" w:author="Smith, Nick" w:date="2021-06-23T10:38:00Z" w:name="move75337143"/>
      <w:moveFrom w:id="128" w:author="Smith, Nick" w:date="2021-06-23T10:38:00Z">
        <w:del w:id="129" w:author="Smith, Nick" w:date="2021-06-23T11:02:00Z">
          <w:r w:rsidDel="00F55CC8">
            <w:rPr>
              <w:bCs/>
              <w:sz w:val="22"/>
              <w:szCs w:val="22"/>
            </w:rPr>
            <w:delText xml:space="preserve">Previous findings suggest post-fire pyrogenic C remnants endure in the soil layer (DeBano 1981) accompanied by increased </w:delText>
          </w:r>
          <w:r w:rsidRPr="00345813" w:rsidDel="00F55CC8">
            <w:rPr>
              <w:sz w:val="22"/>
              <w:szCs w:val="22"/>
            </w:rPr>
            <w:delText xml:space="preserve">alkali cations (Kolden </w:delText>
          </w:r>
          <w:r w:rsidRPr="00345813" w:rsidDel="00F55CC8">
            <w:rPr>
              <w:i/>
              <w:sz w:val="22"/>
              <w:szCs w:val="22"/>
            </w:rPr>
            <w:delText>et al</w:delText>
          </w:r>
          <w:r w:rsidDel="00F55CC8">
            <w:rPr>
              <w:i/>
              <w:sz w:val="22"/>
              <w:szCs w:val="22"/>
            </w:rPr>
            <w:delText>.</w:delText>
          </w:r>
          <w:r w:rsidRPr="00345813" w:rsidDel="00F55CC8">
            <w:rPr>
              <w:sz w:val="22"/>
              <w:szCs w:val="22"/>
            </w:rPr>
            <w:delText xml:space="preserve"> 2017)</w:delText>
          </w:r>
          <w:r w:rsidDel="00F55CC8">
            <w:rPr>
              <w:sz w:val="22"/>
              <w:szCs w:val="22"/>
            </w:rPr>
            <w:delText xml:space="preserve"> and s</w:delText>
          </w:r>
          <w:r w:rsidRPr="00345813" w:rsidDel="00F55CC8">
            <w:rPr>
              <w:sz w:val="22"/>
              <w:szCs w:val="22"/>
            </w:rPr>
            <w:delText>olubilize</w:delText>
          </w:r>
          <w:r w:rsidDel="00F55CC8">
            <w:rPr>
              <w:sz w:val="22"/>
              <w:szCs w:val="22"/>
            </w:rPr>
            <w:delText xml:space="preserve">d </w:delText>
          </w:r>
          <w:r w:rsidRPr="00345813" w:rsidDel="00F55CC8">
            <w:rPr>
              <w:sz w:val="22"/>
              <w:szCs w:val="22"/>
            </w:rPr>
            <w:delText>minerals (Caldwell and Richards 1989)</w:delText>
          </w:r>
          <w:r w:rsidDel="00F55CC8">
            <w:rPr>
              <w:sz w:val="22"/>
              <w:szCs w:val="22"/>
            </w:rPr>
            <w:delText xml:space="preserve">. The authors conjecture soil C availability is greater at low elevations away from the 1947 fire (e.g., Wonderland and St. Sauveur trails) due to a number of mechanisms, most prominently </w:delText>
          </w:r>
          <w:r w:rsidRPr="00345813" w:rsidDel="00F55CC8">
            <w:rPr>
              <w:sz w:val="22"/>
              <w:szCs w:val="22"/>
            </w:rPr>
            <w:delText xml:space="preserve">thermal exfoliation </w:delText>
          </w:r>
          <w:r w:rsidR="00935094" w:rsidDel="00F55CC8">
            <w:rPr>
              <w:sz w:val="22"/>
              <w:szCs w:val="22"/>
            </w:rPr>
            <w:delText>(</w:delText>
          </w:r>
          <w:r w:rsidDel="00F55CC8">
            <w:rPr>
              <w:sz w:val="22"/>
              <w:szCs w:val="22"/>
            </w:rPr>
            <w:delText xml:space="preserve">as explained by </w:delText>
          </w:r>
          <w:r w:rsidRPr="00345813" w:rsidDel="00F55CC8">
            <w:rPr>
              <w:sz w:val="22"/>
              <w:szCs w:val="22"/>
            </w:rPr>
            <w:delText>Shakesby and Doerr 2006</w:delText>
          </w:r>
          <w:r w:rsidDel="00F55CC8">
            <w:rPr>
              <w:sz w:val="22"/>
              <w:szCs w:val="22"/>
            </w:rPr>
            <w:delText xml:space="preserve">), or a failure of fire to remove </w:delText>
          </w:r>
          <w:r w:rsidRPr="00DD549D" w:rsidDel="00F55CC8">
            <w:rPr>
              <w:bCs/>
              <w:iCs/>
              <w:sz w:val="22"/>
              <w:szCs w:val="22"/>
              <w:lang w:val="en"/>
            </w:rPr>
            <w:delText xml:space="preserve">pyrogenic carbon (Doerr </w:delText>
          </w:r>
          <w:r w:rsidRPr="00DD549D" w:rsidDel="00F55CC8">
            <w:rPr>
              <w:bCs/>
              <w:i/>
              <w:iCs/>
              <w:sz w:val="22"/>
              <w:szCs w:val="22"/>
              <w:lang w:val="en"/>
            </w:rPr>
            <w:delText>et al</w:delText>
          </w:r>
          <w:r w:rsidDel="00F55CC8">
            <w:rPr>
              <w:bCs/>
              <w:i/>
              <w:iCs/>
              <w:sz w:val="22"/>
              <w:szCs w:val="22"/>
              <w:lang w:val="en"/>
            </w:rPr>
            <w:delText>.</w:delText>
          </w:r>
          <w:r w:rsidRPr="00DD549D" w:rsidDel="00F55CC8">
            <w:rPr>
              <w:bCs/>
              <w:iCs/>
              <w:sz w:val="22"/>
              <w:szCs w:val="22"/>
              <w:lang w:val="en"/>
            </w:rPr>
            <w:delText xml:space="preserve"> 2018)</w:delText>
          </w:r>
          <w:r w:rsidR="00935094" w:rsidDel="00F55CC8">
            <w:rPr>
              <w:sz w:val="22"/>
              <w:szCs w:val="22"/>
            </w:rPr>
            <w:delText xml:space="preserve"> </w:delText>
          </w:r>
          <w:r w:rsidDel="00F55CC8">
            <w:rPr>
              <w:sz w:val="22"/>
              <w:szCs w:val="22"/>
            </w:rPr>
            <w:delText xml:space="preserve">in former fire zones such as Gorham cliffs. </w:delText>
          </w:r>
        </w:del>
      </w:moveFrom>
      <w:moveFromRangeEnd w:id="127"/>
    </w:p>
    <w:p w14:paraId="5EC3569A" w14:textId="66C00A69" w:rsidR="00CA7362" w:rsidDel="00F55CC8" w:rsidRDefault="00CA7362" w:rsidP="00CA7362">
      <w:pPr>
        <w:spacing w:line="360" w:lineRule="auto"/>
        <w:rPr>
          <w:del w:id="130" w:author="Smith, Nick" w:date="2021-06-23T11:02:00Z"/>
          <w:sz w:val="22"/>
          <w:szCs w:val="22"/>
        </w:rPr>
      </w:pPr>
    </w:p>
    <w:p w14:paraId="06DE408B" w14:textId="4171E8A0" w:rsidR="00CA7362" w:rsidDel="00F55CC8" w:rsidRDefault="00CA7362" w:rsidP="00CA7362">
      <w:pPr>
        <w:spacing w:line="360" w:lineRule="auto"/>
        <w:rPr>
          <w:del w:id="131" w:author="Smith, Nick" w:date="2021-06-23T11:02:00Z"/>
          <w:sz w:val="22"/>
          <w:szCs w:val="22"/>
        </w:rPr>
      </w:pPr>
      <w:moveFromRangeStart w:id="132" w:author="Smith, Nick" w:date="2021-06-23T10:45:00Z" w:name="move75337573"/>
      <w:moveFrom w:id="133" w:author="Smith, Nick" w:date="2021-06-23T10:45:00Z">
        <w:del w:id="134" w:author="Smith, Nick" w:date="2021-06-23T11:02:00Z">
          <w:r w:rsidDel="00F55CC8">
            <w:rPr>
              <w:sz w:val="22"/>
              <w:szCs w:val="22"/>
            </w:rPr>
            <w:delText xml:space="preserve">While pyrolysis (either natural or anthropogenic) is shown to increase SWR (Licht and Smith 2020), in this investigation we hypothesize a combination of traits are responsible for heightened moisture availability—most likely a combination of pyrolysis (fire history) and low elevation. This claim rests on an assumption that low elevation combined with flat terrain (alleviating erosion mechanics) and </w:delText>
          </w:r>
          <w:r w:rsidRPr="00B86FF4" w:rsidDel="00F55CC8">
            <w:rPr>
              <w:sz w:val="22"/>
              <w:szCs w:val="22"/>
            </w:rPr>
            <w:delText>negligible consumption of Ca</w:delText>
          </w:r>
          <w:r w:rsidDel="00F55CC8">
            <w:rPr>
              <w:sz w:val="22"/>
              <w:szCs w:val="22"/>
              <w:vertAlign w:val="superscript"/>
            </w:rPr>
            <w:delText>2+</w:delText>
          </w:r>
          <w:r w:rsidRPr="00B86FF4" w:rsidDel="00F55CC8">
            <w:rPr>
              <w:sz w:val="22"/>
              <w:szCs w:val="22"/>
            </w:rPr>
            <w:delText>, K</w:delText>
          </w:r>
          <w:r w:rsidDel="00F55CC8">
            <w:rPr>
              <w:sz w:val="22"/>
              <w:szCs w:val="22"/>
              <w:vertAlign w:val="superscript"/>
            </w:rPr>
            <w:delText>+</w:delText>
          </w:r>
          <w:r w:rsidDel="00F55CC8">
            <w:rPr>
              <w:sz w:val="22"/>
              <w:szCs w:val="22"/>
            </w:rPr>
            <w:delText>,</w:delText>
          </w:r>
          <w:r w:rsidRPr="00B86FF4" w:rsidDel="00F55CC8">
            <w:rPr>
              <w:sz w:val="22"/>
              <w:szCs w:val="22"/>
            </w:rPr>
            <w:delText xml:space="preserve"> and Mg</w:delText>
          </w:r>
          <w:r w:rsidDel="00F55CC8">
            <w:rPr>
              <w:sz w:val="22"/>
              <w:szCs w:val="22"/>
              <w:vertAlign w:val="superscript"/>
            </w:rPr>
            <w:delText>2+</w:delText>
          </w:r>
          <w:r w:rsidDel="00F55CC8">
            <w:rPr>
              <w:sz w:val="22"/>
              <w:szCs w:val="22"/>
            </w:rPr>
            <w:delText xml:space="preserve"> (Licht and Smith 2020) couple with greater soil C availability to strengthen SWR.  Alternately, we conjecture SWR is weaker not only at upper ledge elevations but also in elevated sites where PyC is no longer recalcitrant (Howard and Stelacio 2011). This prediction is also consistent with findings by others with regard to competition dynamics. These are observed, for example, near several Mt. Desert sub-summits (north Cadillac mountain trail, Norumbega mountain trail and Champlain mountain trail) at approximately the same altitude (+/- 290 m) as the mean waypoint of the South Cadillac trail study. We suggest the opposite is true at ledge and cliff locations at low elevation where SWR enhances expansion, clustering and consolidation (Churchill </w:delText>
          </w:r>
          <w:r w:rsidDel="00F55CC8">
            <w:rPr>
              <w:i/>
              <w:iCs/>
              <w:sz w:val="22"/>
              <w:szCs w:val="22"/>
            </w:rPr>
            <w:delText>et al.</w:delText>
          </w:r>
          <w:r w:rsidDel="00F55CC8">
            <w:rPr>
              <w:sz w:val="22"/>
              <w:szCs w:val="22"/>
            </w:rPr>
            <w:delText xml:space="preserve"> 2012; Lafon </w:delText>
          </w:r>
          <w:r w:rsidDel="00F55CC8">
            <w:rPr>
              <w:i/>
              <w:iCs/>
              <w:sz w:val="22"/>
              <w:szCs w:val="22"/>
            </w:rPr>
            <w:delText>et al</w:delText>
          </w:r>
          <w:r w:rsidDel="00F55CC8">
            <w:rPr>
              <w:sz w:val="22"/>
              <w:szCs w:val="22"/>
            </w:rPr>
            <w:delText xml:space="preserve">. 2014; Swanston </w:delText>
          </w:r>
          <w:r w:rsidDel="00F55CC8">
            <w:rPr>
              <w:i/>
              <w:iCs/>
              <w:sz w:val="22"/>
              <w:szCs w:val="22"/>
            </w:rPr>
            <w:delText>et al.</w:delText>
          </w:r>
          <w:r w:rsidDel="00F55CC8">
            <w:rPr>
              <w:sz w:val="22"/>
              <w:szCs w:val="22"/>
            </w:rPr>
            <w:delText xml:space="preserve"> 2018)</w:delText>
          </w:r>
        </w:del>
      </w:moveFrom>
      <w:moveFromRangeEnd w:id="132"/>
      <w:del w:id="135" w:author="Smith, Nick" w:date="2021-06-23T11:02:00Z">
        <w:r w:rsidDel="00F55CC8">
          <w:rPr>
            <w:sz w:val="22"/>
            <w:szCs w:val="22"/>
          </w:rPr>
          <w:delText>.</w:delText>
        </w:r>
      </w:del>
    </w:p>
    <w:p w14:paraId="1EF6E6B2" w14:textId="49F617FE" w:rsidR="00CA7362" w:rsidDel="00F55CC8" w:rsidRDefault="00CA7362" w:rsidP="00CA7362">
      <w:pPr>
        <w:spacing w:line="276" w:lineRule="auto"/>
        <w:jc w:val="both"/>
        <w:rPr>
          <w:del w:id="136" w:author="Smith, Nick" w:date="2021-06-23T11:02:00Z"/>
          <w:sz w:val="22"/>
          <w:szCs w:val="22"/>
        </w:rPr>
      </w:pPr>
    </w:p>
    <w:p w14:paraId="00FCF603" w14:textId="2D454CD6" w:rsidR="00CA7362" w:rsidDel="00F55CC8" w:rsidRDefault="00CA7362" w:rsidP="00CA7362">
      <w:pPr>
        <w:spacing w:line="360" w:lineRule="auto"/>
        <w:jc w:val="both"/>
        <w:rPr>
          <w:del w:id="137" w:author="Smith, Nick" w:date="2021-06-23T11:02:00Z"/>
          <w:sz w:val="22"/>
          <w:szCs w:val="22"/>
        </w:rPr>
      </w:pPr>
      <w:del w:id="138" w:author="Smith, Nick" w:date="2021-06-23T11:02:00Z">
        <w:r w:rsidDel="00F55CC8">
          <w:rPr>
            <w:sz w:val="22"/>
            <w:szCs w:val="22"/>
          </w:rPr>
          <w:delText xml:space="preserve">Finally we consider a layered relation between </w:delText>
        </w:r>
        <w:r w:rsidRPr="003757BC" w:rsidDel="00F55CC8">
          <w:rPr>
            <w:sz w:val="22"/>
            <w:szCs w:val="22"/>
          </w:rPr>
          <w:delText>cliff and ledge topography</w:delText>
        </w:r>
        <w:r w:rsidDel="00F55CC8">
          <w:rPr>
            <w:sz w:val="22"/>
            <w:szCs w:val="22"/>
          </w:rPr>
          <w:delText xml:space="preserve"> and tree </w:delText>
        </w:r>
        <w:r w:rsidRPr="003757BC" w:rsidDel="00F55CC8">
          <w:rPr>
            <w:sz w:val="22"/>
            <w:szCs w:val="22"/>
          </w:rPr>
          <w:delText>plasticity</w:delText>
        </w:r>
        <w:r w:rsidDel="00F55CC8">
          <w:rPr>
            <w:sz w:val="22"/>
            <w:szCs w:val="22"/>
          </w:rPr>
          <w:delText xml:space="preserve"> as a function of population response to </w:delText>
        </w:r>
        <w:r w:rsidRPr="003757BC" w:rsidDel="00F55CC8">
          <w:rPr>
            <w:sz w:val="22"/>
            <w:szCs w:val="22"/>
          </w:rPr>
          <w:delText>disturbance</w:delText>
        </w:r>
        <w:r w:rsidDel="00F55CC8">
          <w:rPr>
            <w:sz w:val="22"/>
            <w:szCs w:val="22"/>
          </w:rPr>
          <w:delText xml:space="preserve"> other than fire.  Essentially we assume elevation and topography, in the midst of a lengthening fire interval, combine to constitute significant agency influenced by aspect, allometric, foliar nutrient, foliar isotope, soil nutrient and SWR. A combination of hypothesis testing and data analysis facilitate an approach to pitch pine colony management at Mt. Desert along with other districts along the Eastern seaboard where natural fire and prescribed fire do not play a role in the lives of pine barrens.</w:delText>
        </w:r>
      </w:del>
    </w:p>
    <w:p w14:paraId="3601EF89" w14:textId="77777777" w:rsidR="00FC45E5" w:rsidRDefault="00FC45E5"/>
    <w:sectPr w:rsidR="00FC45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Smith, Nick" w:date="2021-06-23T10:25:00Z" w:initials="SN">
    <w:p w14:paraId="45263946" w14:textId="4DA37222" w:rsidR="00C57EA1" w:rsidRDefault="00C57EA1">
      <w:pPr>
        <w:pStyle w:val="CommentText"/>
      </w:pPr>
      <w:r>
        <w:rPr>
          <w:rStyle w:val="CommentReference"/>
        </w:rPr>
        <w:annotationRef/>
      </w:r>
      <w:r>
        <w:t>Elevation is part of topograp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2639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D8A9C" w16cex:dateUtc="2021-06-23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263946" w16cid:durableId="247D8A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7362"/>
    <w:rsid w:val="00012FE3"/>
    <w:rsid w:val="007E1002"/>
    <w:rsid w:val="0090278D"/>
    <w:rsid w:val="00935094"/>
    <w:rsid w:val="00C57EA1"/>
    <w:rsid w:val="00CA7362"/>
    <w:rsid w:val="00E35E5D"/>
    <w:rsid w:val="00F55CC8"/>
    <w:rsid w:val="00FC45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4A559"/>
  <w15:chartTrackingRefBased/>
  <w15:docId w15:val="{8300EA5A-1D09-455A-97E7-970359933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362"/>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57EA1"/>
    <w:rPr>
      <w:sz w:val="16"/>
      <w:szCs w:val="16"/>
    </w:rPr>
  </w:style>
  <w:style w:type="paragraph" w:styleId="CommentText">
    <w:name w:val="annotation text"/>
    <w:basedOn w:val="Normal"/>
    <w:link w:val="CommentTextChar"/>
    <w:uiPriority w:val="99"/>
    <w:semiHidden/>
    <w:unhideWhenUsed/>
    <w:rsid w:val="00C57EA1"/>
    <w:rPr>
      <w:sz w:val="20"/>
      <w:szCs w:val="20"/>
    </w:rPr>
  </w:style>
  <w:style w:type="character" w:customStyle="1" w:styleId="CommentTextChar">
    <w:name w:val="Comment Text Char"/>
    <w:basedOn w:val="DefaultParagraphFont"/>
    <w:link w:val="CommentText"/>
    <w:uiPriority w:val="99"/>
    <w:semiHidden/>
    <w:rsid w:val="00C57EA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57EA1"/>
    <w:rPr>
      <w:b/>
      <w:bCs/>
    </w:rPr>
  </w:style>
  <w:style w:type="character" w:customStyle="1" w:styleId="CommentSubjectChar">
    <w:name w:val="Comment Subject Char"/>
    <w:basedOn w:val="CommentTextChar"/>
    <w:link w:val="CommentSubject"/>
    <w:uiPriority w:val="99"/>
    <w:semiHidden/>
    <w:rsid w:val="00C57EA1"/>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2</Pages>
  <Words>4357</Words>
  <Characters>2484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Smith, Nick</cp:lastModifiedBy>
  <cp:revision>4</cp:revision>
  <cp:lastPrinted>2021-06-23T12:07:00Z</cp:lastPrinted>
  <dcterms:created xsi:type="dcterms:W3CDTF">2021-06-23T15:25:00Z</dcterms:created>
  <dcterms:modified xsi:type="dcterms:W3CDTF">2021-06-23T16:02:00Z</dcterms:modified>
</cp:coreProperties>
</file>